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80C52D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  <w:b/>
          <w:bCs/>
          <w:caps/>
        </w:rPr>
      </w:pPr>
      <w:r w:rsidRPr="00090B4E">
        <w:rPr>
          <w:rFonts w:ascii="Arial" w:hAnsi="Arial" w:cs="Arial"/>
          <w:b/>
          <w:bCs/>
          <w:caps/>
        </w:rPr>
        <w:t>Supplementary material</w:t>
      </w:r>
    </w:p>
    <w:p w14:paraId="08191722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Table S1</w:t>
      </w:r>
      <w:r w:rsidRPr="00090B4E">
        <w:rPr>
          <w:rFonts w:ascii="Arial" w:hAnsi="Arial" w:cs="Arial"/>
        </w:rPr>
        <w:t xml:space="preserve"> Search strategi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129"/>
        <w:gridCol w:w="2129"/>
        <w:gridCol w:w="2129"/>
        <w:gridCol w:w="2129"/>
      </w:tblGrid>
      <w:tr w:rsidR="00AD69A3" w:rsidRPr="00BF2CE0" w14:paraId="5D4159FD" w14:textId="77777777" w:rsidTr="00E05D9A">
        <w:tc>
          <w:tcPr>
            <w:tcW w:w="2129" w:type="dxa"/>
          </w:tcPr>
          <w:p w14:paraId="45992747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Terms related to pulmonary disease </w:t>
            </w:r>
          </w:p>
        </w:tc>
        <w:tc>
          <w:tcPr>
            <w:tcW w:w="2129" w:type="dxa"/>
          </w:tcPr>
          <w:p w14:paraId="1F84A3E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Terms related to selected CV and musculoskeletal </w:t>
            </w:r>
            <w:r>
              <w:rPr>
                <w:rFonts w:ascii="Arial" w:hAnsi="Arial" w:cs="Arial"/>
                <w:sz w:val="16"/>
              </w:rPr>
              <w:t>biomarkers</w:t>
            </w:r>
          </w:p>
        </w:tc>
        <w:tc>
          <w:tcPr>
            <w:tcW w:w="2129" w:type="dxa"/>
          </w:tcPr>
          <w:p w14:paraId="3E9108AC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Terms related to clinical adverse outcomes</w:t>
            </w:r>
          </w:p>
        </w:tc>
        <w:tc>
          <w:tcPr>
            <w:tcW w:w="2129" w:type="dxa"/>
          </w:tcPr>
          <w:p w14:paraId="5D067EF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Terms related to study designs</w:t>
            </w:r>
          </w:p>
        </w:tc>
      </w:tr>
      <w:tr w:rsidR="00AD69A3" w:rsidRPr="00BF2CE0" w14:paraId="6E36F51E" w14:textId="77777777" w:rsidTr="00E05D9A">
        <w:tc>
          <w:tcPr>
            <w:tcW w:w="2129" w:type="dxa"/>
          </w:tcPr>
          <w:p w14:paraId="2F2628B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Pulmonary Disease, Chronic Obstructive/</w:t>
            </w:r>
          </w:p>
        </w:tc>
        <w:tc>
          <w:tcPr>
            <w:tcW w:w="2129" w:type="dxa"/>
          </w:tcPr>
          <w:p w14:paraId="65F493E0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9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biological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marker.tw.</w:t>
            </w:r>
          </w:p>
        </w:tc>
        <w:tc>
          <w:tcPr>
            <w:tcW w:w="2129" w:type="dxa"/>
          </w:tcPr>
          <w:p w14:paraId="72D9D65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6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Cardiovascular Diseases/</w:t>
            </w:r>
          </w:p>
        </w:tc>
        <w:tc>
          <w:tcPr>
            <w:tcW w:w="2129" w:type="dxa"/>
          </w:tcPr>
          <w:p w14:paraId="2A00728B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2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Cohort Studies/</w:t>
            </w:r>
          </w:p>
        </w:tc>
      </w:tr>
      <w:tr w:rsidR="00AD69A3" w:rsidRPr="00BF2CE0" w14:paraId="50F78E56" w14:textId="77777777" w:rsidTr="00E05D9A">
        <w:tc>
          <w:tcPr>
            <w:tcW w:w="2129" w:type="dxa"/>
          </w:tcPr>
          <w:p w14:paraId="4D6669B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2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chronic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obstructive pulmonary disease.tw. </w:t>
            </w:r>
          </w:p>
        </w:tc>
        <w:tc>
          <w:tcPr>
            <w:tcW w:w="2129" w:type="dxa"/>
          </w:tcPr>
          <w:p w14:paraId="6CF1BDC8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0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systemic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inflammation.tw.</w:t>
            </w:r>
          </w:p>
        </w:tc>
        <w:tc>
          <w:tcPr>
            <w:tcW w:w="2129" w:type="dxa"/>
          </w:tcPr>
          <w:p w14:paraId="110AA5FC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7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cardiovascular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disease.tw.</w:t>
            </w:r>
          </w:p>
        </w:tc>
        <w:tc>
          <w:tcPr>
            <w:tcW w:w="2129" w:type="dxa"/>
          </w:tcPr>
          <w:p w14:paraId="608E5FA1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3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cohort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stud$.tw.</w:t>
            </w:r>
          </w:p>
        </w:tc>
      </w:tr>
      <w:tr w:rsidR="00AD69A3" w:rsidRPr="00BF2CE0" w14:paraId="4849FFAF" w14:textId="77777777" w:rsidTr="00E05D9A">
        <w:tc>
          <w:tcPr>
            <w:tcW w:w="2129" w:type="dxa"/>
          </w:tcPr>
          <w:p w14:paraId="441C53D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3. COPD.tw.</w:t>
            </w:r>
          </w:p>
        </w:tc>
        <w:tc>
          <w:tcPr>
            <w:tcW w:w="2129" w:type="dxa"/>
          </w:tcPr>
          <w:p w14:paraId="0DC8DD0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1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Leukocytes/</w:t>
            </w:r>
          </w:p>
        </w:tc>
        <w:tc>
          <w:tcPr>
            <w:tcW w:w="2129" w:type="dxa"/>
          </w:tcPr>
          <w:p w14:paraId="6DD36C44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8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Hospitalization/</w:t>
            </w:r>
          </w:p>
        </w:tc>
        <w:tc>
          <w:tcPr>
            <w:tcW w:w="2129" w:type="dxa"/>
          </w:tcPr>
          <w:p w14:paraId="62ED650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4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Prospective Studies/</w:t>
            </w:r>
          </w:p>
        </w:tc>
      </w:tr>
      <w:tr w:rsidR="00AD69A3" w:rsidRPr="00BF2CE0" w14:paraId="4750E07F" w14:textId="77777777" w:rsidTr="00E05D9A">
        <w:tc>
          <w:tcPr>
            <w:tcW w:w="2129" w:type="dxa"/>
          </w:tcPr>
          <w:p w14:paraId="59E2A840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pulmonary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emphysema.tw.</w:t>
            </w:r>
          </w:p>
        </w:tc>
        <w:tc>
          <w:tcPr>
            <w:tcW w:w="2129" w:type="dxa"/>
          </w:tcPr>
          <w:p w14:paraId="675D8A9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2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Interleukin-6/</w:t>
            </w:r>
          </w:p>
        </w:tc>
        <w:tc>
          <w:tcPr>
            <w:tcW w:w="2129" w:type="dxa"/>
          </w:tcPr>
          <w:p w14:paraId="0A9BDAC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9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hospitali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$.tw.</w:t>
            </w:r>
          </w:p>
        </w:tc>
        <w:tc>
          <w:tcPr>
            <w:tcW w:w="2129" w:type="dxa"/>
          </w:tcPr>
          <w:p w14:paraId="1824655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5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prospective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</w:tr>
      <w:tr w:rsidR="00AD69A3" w:rsidRPr="00BF2CE0" w14:paraId="74E860BA" w14:textId="77777777" w:rsidTr="00E05D9A">
        <w:tc>
          <w:tcPr>
            <w:tcW w:w="2129" w:type="dxa"/>
          </w:tcPr>
          <w:p w14:paraId="04C147D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chronic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bronchitis.tw.</w:t>
            </w:r>
          </w:p>
        </w:tc>
        <w:tc>
          <w:tcPr>
            <w:tcW w:w="2129" w:type="dxa"/>
          </w:tcPr>
          <w:p w14:paraId="05ED1B6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3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Interleukin-8/</w:t>
            </w:r>
          </w:p>
        </w:tc>
        <w:tc>
          <w:tcPr>
            <w:tcW w:w="2129" w:type="dxa"/>
          </w:tcPr>
          <w:p w14:paraId="74412FA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0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patient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admission.tw.</w:t>
            </w:r>
          </w:p>
        </w:tc>
        <w:tc>
          <w:tcPr>
            <w:tcW w:w="2129" w:type="dxa"/>
          </w:tcPr>
          <w:p w14:paraId="03CD454E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6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longitudinal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stud$.tw.</w:t>
            </w:r>
          </w:p>
        </w:tc>
      </w:tr>
      <w:tr w:rsidR="00AD69A3" w:rsidRPr="00BF2CE0" w14:paraId="3F436F0C" w14:textId="77777777" w:rsidTr="00E05D9A">
        <w:tc>
          <w:tcPr>
            <w:tcW w:w="2129" w:type="dxa"/>
          </w:tcPr>
          <w:p w14:paraId="11D3C3E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6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Forced Expiratory Volume/</w:t>
            </w:r>
          </w:p>
        </w:tc>
        <w:tc>
          <w:tcPr>
            <w:tcW w:w="2129" w:type="dxa"/>
          </w:tcPr>
          <w:p w14:paraId="040EF9A4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4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Fibrinogen/</w:t>
            </w:r>
          </w:p>
        </w:tc>
        <w:tc>
          <w:tcPr>
            <w:tcW w:w="2129" w:type="dxa"/>
          </w:tcPr>
          <w:p w14:paraId="4D8BCD10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1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Death/</w:t>
            </w:r>
          </w:p>
        </w:tc>
        <w:tc>
          <w:tcPr>
            <w:tcW w:w="2129" w:type="dxa"/>
          </w:tcPr>
          <w:p w14:paraId="0746B968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7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Case-Control Studies/</w:t>
            </w:r>
          </w:p>
        </w:tc>
      </w:tr>
      <w:tr w:rsidR="00AD69A3" w:rsidRPr="00BF2CE0" w14:paraId="2955421A" w14:textId="77777777" w:rsidTr="00E05D9A">
        <w:tc>
          <w:tcPr>
            <w:tcW w:w="2129" w:type="dxa"/>
          </w:tcPr>
          <w:p w14:paraId="1907F5E7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7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Vital Capacity/</w:t>
            </w:r>
          </w:p>
        </w:tc>
        <w:tc>
          <w:tcPr>
            <w:tcW w:w="2129" w:type="dxa"/>
          </w:tcPr>
          <w:p w14:paraId="617170E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5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</w:t>
            </w:r>
            <w:proofErr w:type="spellStart"/>
            <w:r w:rsidRPr="00BF2CE0">
              <w:rPr>
                <w:rFonts w:ascii="Arial" w:hAnsi="Arial" w:cs="Arial"/>
                <w:sz w:val="16"/>
              </w:rPr>
              <w:t>Tumor</w:t>
            </w:r>
            <w:proofErr w:type="spellEnd"/>
            <w:r w:rsidRPr="00BF2CE0">
              <w:rPr>
                <w:rFonts w:ascii="Arial" w:hAnsi="Arial" w:cs="Arial"/>
                <w:sz w:val="16"/>
              </w:rPr>
              <w:t xml:space="preserve"> Necrosis Factor-alpha/</w:t>
            </w:r>
          </w:p>
        </w:tc>
        <w:tc>
          <w:tcPr>
            <w:tcW w:w="2129" w:type="dxa"/>
          </w:tcPr>
          <w:p w14:paraId="5804A9B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2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death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45F028AD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8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case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-control stud$.tw.</w:t>
            </w:r>
          </w:p>
        </w:tc>
      </w:tr>
      <w:tr w:rsidR="00AD69A3" w:rsidRPr="00BF2CE0" w14:paraId="6FA325A8" w14:textId="77777777" w:rsidTr="00E05D9A">
        <w:tc>
          <w:tcPr>
            <w:tcW w:w="2129" w:type="dxa"/>
          </w:tcPr>
          <w:p w14:paraId="46D59D5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8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or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/1-7</w:t>
            </w:r>
          </w:p>
        </w:tc>
        <w:tc>
          <w:tcPr>
            <w:tcW w:w="2129" w:type="dxa"/>
          </w:tcPr>
          <w:p w14:paraId="0C01C76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6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C-Reactive Pro-</w:t>
            </w:r>
            <w:bookmarkStart w:id="0" w:name="_GoBack"/>
            <w:bookmarkEnd w:id="0"/>
            <w:r w:rsidRPr="00BF2CE0">
              <w:rPr>
                <w:rFonts w:ascii="Arial" w:hAnsi="Arial" w:cs="Arial"/>
                <w:sz w:val="16"/>
              </w:rPr>
              <w:t xml:space="preserve"> </w:t>
            </w:r>
            <w:proofErr w:type="spellStart"/>
            <w:r w:rsidRPr="00BF2CE0">
              <w:rPr>
                <w:rFonts w:ascii="Arial" w:hAnsi="Arial" w:cs="Arial"/>
                <w:sz w:val="16"/>
              </w:rPr>
              <w:t>tein</w:t>
            </w:r>
            <w:proofErr w:type="spellEnd"/>
            <w:r w:rsidRPr="00BF2CE0">
              <w:rPr>
                <w:rFonts w:ascii="Arial" w:hAnsi="Arial" w:cs="Arial"/>
                <w:sz w:val="16"/>
              </w:rPr>
              <w:t>/</w:t>
            </w:r>
          </w:p>
        </w:tc>
        <w:tc>
          <w:tcPr>
            <w:tcW w:w="2129" w:type="dxa"/>
          </w:tcPr>
          <w:p w14:paraId="3B4CA2F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3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Mortality/</w:t>
            </w:r>
          </w:p>
        </w:tc>
        <w:tc>
          <w:tcPr>
            <w:tcW w:w="2129" w:type="dxa"/>
          </w:tcPr>
          <w:p w14:paraId="0615066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9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Randomized Controlled Trials as Topic/</w:t>
            </w:r>
          </w:p>
        </w:tc>
      </w:tr>
      <w:tr w:rsidR="00AD69A3" w:rsidRPr="00BF2CE0" w14:paraId="1C6B8833" w14:textId="77777777" w:rsidTr="00E05D9A">
        <w:tc>
          <w:tcPr>
            <w:tcW w:w="2129" w:type="dxa"/>
          </w:tcPr>
          <w:p w14:paraId="60E89D7C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56EE76D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7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Carotid Intima- Media Thickness/ </w:t>
            </w:r>
          </w:p>
        </w:tc>
        <w:tc>
          <w:tcPr>
            <w:tcW w:w="2129" w:type="dxa"/>
          </w:tcPr>
          <w:p w14:paraId="1551D2F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4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mortality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7F167AA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60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rct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</w:tr>
      <w:tr w:rsidR="00AD69A3" w:rsidRPr="00BF2CE0" w14:paraId="3243CFC1" w14:textId="77777777" w:rsidTr="00E05D9A">
        <w:tc>
          <w:tcPr>
            <w:tcW w:w="2129" w:type="dxa"/>
          </w:tcPr>
          <w:p w14:paraId="6454BD01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1E3BD3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18. CIMT.tw.</w:t>
            </w:r>
          </w:p>
        </w:tc>
        <w:tc>
          <w:tcPr>
            <w:tcW w:w="2129" w:type="dxa"/>
          </w:tcPr>
          <w:p w14:paraId="38DE7F0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5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outcome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4ABC3B8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61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or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/52-60</w:t>
            </w:r>
          </w:p>
        </w:tc>
      </w:tr>
      <w:tr w:rsidR="00AD69A3" w:rsidRPr="00BF2CE0" w14:paraId="4B3A240A" w14:textId="77777777" w:rsidTr="00E05D9A">
        <w:tc>
          <w:tcPr>
            <w:tcW w:w="2129" w:type="dxa"/>
          </w:tcPr>
          <w:p w14:paraId="6E85FDAC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561922B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19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Pulse Wave Analysis/</w:t>
            </w:r>
          </w:p>
        </w:tc>
        <w:tc>
          <w:tcPr>
            <w:tcW w:w="2129" w:type="dxa"/>
          </w:tcPr>
          <w:p w14:paraId="2B3137A4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6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Prognosis/</w:t>
            </w:r>
          </w:p>
        </w:tc>
        <w:tc>
          <w:tcPr>
            <w:tcW w:w="2129" w:type="dxa"/>
          </w:tcPr>
          <w:p w14:paraId="1A30550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62. 8 and 35 and 51 and 61</w:t>
            </w:r>
          </w:p>
        </w:tc>
      </w:tr>
      <w:tr w:rsidR="00AD69A3" w:rsidRPr="00BF2CE0" w14:paraId="0CFCC2B2" w14:textId="77777777" w:rsidTr="00E05D9A">
        <w:tc>
          <w:tcPr>
            <w:tcW w:w="2129" w:type="dxa"/>
          </w:tcPr>
          <w:p w14:paraId="1085663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68AEB92C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20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pulse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wave velocity.tw.</w:t>
            </w:r>
          </w:p>
        </w:tc>
        <w:tc>
          <w:tcPr>
            <w:tcW w:w="2129" w:type="dxa"/>
          </w:tcPr>
          <w:p w14:paraId="1202B67D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7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prognos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$.tw.</w:t>
            </w:r>
          </w:p>
        </w:tc>
        <w:tc>
          <w:tcPr>
            <w:tcW w:w="2129" w:type="dxa"/>
          </w:tcPr>
          <w:p w14:paraId="0D1F834C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21EF26A5" w14:textId="77777777" w:rsidTr="00E05D9A">
        <w:tc>
          <w:tcPr>
            <w:tcW w:w="2129" w:type="dxa"/>
          </w:tcPr>
          <w:p w14:paraId="57C5D01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5ACD3A14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21. PWV.tw.</w:t>
            </w:r>
          </w:p>
        </w:tc>
        <w:tc>
          <w:tcPr>
            <w:tcW w:w="2129" w:type="dxa"/>
          </w:tcPr>
          <w:p w14:paraId="0E39F9CB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8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Survival Analysis/</w:t>
            </w:r>
          </w:p>
        </w:tc>
        <w:tc>
          <w:tcPr>
            <w:tcW w:w="2129" w:type="dxa"/>
          </w:tcPr>
          <w:p w14:paraId="6130A32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2B049A71" w14:textId="77777777" w:rsidTr="00E05D9A">
        <w:tc>
          <w:tcPr>
            <w:tcW w:w="2129" w:type="dxa"/>
          </w:tcPr>
          <w:p w14:paraId="6EAA52DE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173A0111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22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augmentation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in- dex.tw.</w:t>
            </w:r>
          </w:p>
        </w:tc>
        <w:tc>
          <w:tcPr>
            <w:tcW w:w="2129" w:type="dxa"/>
          </w:tcPr>
          <w:p w14:paraId="2747AABD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49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survival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036DEC08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5E304D63" w14:textId="77777777" w:rsidTr="00E05D9A">
        <w:tc>
          <w:tcPr>
            <w:tcW w:w="2129" w:type="dxa"/>
          </w:tcPr>
          <w:p w14:paraId="6AA5A8FB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70508D68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23. AIx.tw.</w:t>
            </w:r>
          </w:p>
        </w:tc>
        <w:tc>
          <w:tcPr>
            <w:tcW w:w="2129" w:type="dxa"/>
          </w:tcPr>
          <w:p w14:paraId="5D4DC20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0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exacerbation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0B1921B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1AC390B1" w14:textId="77777777" w:rsidTr="00E05D9A">
        <w:tc>
          <w:tcPr>
            <w:tcW w:w="2129" w:type="dxa"/>
          </w:tcPr>
          <w:p w14:paraId="7E15C73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488C401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24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Heart Rate/</w:t>
            </w:r>
          </w:p>
        </w:tc>
        <w:tc>
          <w:tcPr>
            <w:tcW w:w="2129" w:type="dxa"/>
          </w:tcPr>
          <w:p w14:paraId="2DD41C3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51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or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/36-50</w:t>
            </w:r>
          </w:p>
        </w:tc>
        <w:tc>
          <w:tcPr>
            <w:tcW w:w="2129" w:type="dxa"/>
          </w:tcPr>
          <w:p w14:paraId="3D4BA9F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32DC5A48" w14:textId="77777777" w:rsidTr="00E05D9A">
        <w:tc>
          <w:tcPr>
            <w:tcW w:w="2129" w:type="dxa"/>
          </w:tcPr>
          <w:p w14:paraId="5B929FBB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306A31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25. 6 minute walk$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50AAD71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450A2FE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00D7CA25" w14:textId="77777777" w:rsidTr="00E05D9A">
        <w:tc>
          <w:tcPr>
            <w:tcW w:w="2129" w:type="dxa"/>
          </w:tcPr>
          <w:p w14:paraId="4A8039D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343719F0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26. 6mwt.tw.</w:t>
            </w:r>
          </w:p>
        </w:tc>
        <w:tc>
          <w:tcPr>
            <w:tcW w:w="2129" w:type="dxa"/>
          </w:tcPr>
          <w:p w14:paraId="40EACE3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0AF55558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53DA847C" w14:textId="77777777" w:rsidTr="00E05D9A">
        <w:tc>
          <w:tcPr>
            <w:tcW w:w="2129" w:type="dxa"/>
          </w:tcPr>
          <w:p w14:paraId="71729141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533B641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>27. 6mwd.tw.</w:t>
            </w:r>
          </w:p>
        </w:tc>
        <w:tc>
          <w:tcPr>
            <w:tcW w:w="2129" w:type="dxa"/>
          </w:tcPr>
          <w:p w14:paraId="287AFCD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114309C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3DBEFF5B" w14:textId="77777777" w:rsidTr="00E05D9A">
        <w:tc>
          <w:tcPr>
            <w:tcW w:w="2129" w:type="dxa"/>
          </w:tcPr>
          <w:p w14:paraId="0119728D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484C351B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28. </w:t>
            </w:r>
            <w:proofErr w:type="spellStart"/>
            <w:proofErr w:type="gramStart"/>
            <w:r w:rsidRPr="00BF2CE0">
              <w:rPr>
                <w:rFonts w:ascii="Arial" w:hAnsi="Arial" w:cs="Arial"/>
                <w:sz w:val="16"/>
              </w:rPr>
              <w:t>exp</w:t>
            </w:r>
            <w:proofErr w:type="spellEnd"/>
            <w:proofErr w:type="gramEnd"/>
            <w:r w:rsidRPr="00BF2CE0">
              <w:rPr>
                <w:rFonts w:ascii="Arial" w:hAnsi="Arial" w:cs="Arial"/>
                <w:sz w:val="16"/>
              </w:rPr>
              <w:t xml:space="preserve"> Quadriceps Muscle/</w:t>
            </w:r>
          </w:p>
        </w:tc>
        <w:tc>
          <w:tcPr>
            <w:tcW w:w="2129" w:type="dxa"/>
          </w:tcPr>
          <w:p w14:paraId="2E9E3B41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075407E1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15142C83" w14:textId="77777777" w:rsidTr="00E05D9A">
        <w:tc>
          <w:tcPr>
            <w:tcW w:w="2129" w:type="dxa"/>
          </w:tcPr>
          <w:p w14:paraId="63571DD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021EFB8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29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quadriceps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max$ voluntary contraction.tw.</w:t>
            </w:r>
          </w:p>
        </w:tc>
        <w:tc>
          <w:tcPr>
            <w:tcW w:w="2129" w:type="dxa"/>
          </w:tcPr>
          <w:p w14:paraId="50F63B6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1152159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23CCE725" w14:textId="77777777" w:rsidTr="00E05D9A">
        <w:tc>
          <w:tcPr>
            <w:tcW w:w="2129" w:type="dxa"/>
          </w:tcPr>
          <w:p w14:paraId="41FC567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088DC18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0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qmvc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41468859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49E9A788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5DC08448" w14:textId="77777777" w:rsidTr="00E05D9A">
        <w:tc>
          <w:tcPr>
            <w:tcW w:w="2129" w:type="dxa"/>
          </w:tcPr>
          <w:p w14:paraId="06CC4F0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66FFCE0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1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sniff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nasal inspiratory pressure.tw.</w:t>
            </w:r>
          </w:p>
        </w:tc>
        <w:tc>
          <w:tcPr>
            <w:tcW w:w="2129" w:type="dxa"/>
          </w:tcPr>
          <w:p w14:paraId="7E8FB54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6A29B98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6771F6A8" w14:textId="77777777" w:rsidTr="00E05D9A">
        <w:tc>
          <w:tcPr>
            <w:tcW w:w="2129" w:type="dxa"/>
          </w:tcPr>
          <w:p w14:paraId="3D9F961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E4F068B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2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snip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28BACFD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1C3968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5509134E" w14:textId="77777777" w:rsidTr="00E05D9A">
        <w:tc>
          <w:tcPr>
            <w:tcW w:w="2129" w:type="dxa"/>
          </w:tcPr>
          <w:p w14:paraId="1A10676C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025C4C4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3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short</w:t>
            </w:r>
            <w:proofErr w:type="gramEnd"/>
            <w:r w:rsidRPr="00BF2CE0">
              <w:rPr>
                <w:rFonts w:ascii="Arial" w:hAnsi="Arial" w:cs="Arial"/>
                <w:sz w:val="16"/>
              </w:rPr>
              <w:t xml:space="preserve"> physical performance battery.tw.</w:t>
            </w:r>
          </w:p>
        </w:tc>
        <w:tc>
          <w:tcPr>
            <w:tcW w:w="2129" w:type="dxa"/>
          </w:tcPr>
          <w:p w14:paraId="29E7733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2F3D12D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5DAC6201" w14:textId="77777777" w:rsidTr="00E05D9A">
        <w:tc>
          <w:tcPr>
            <w:tcW w:w="2129" w:type="dxa"/>
          </w:tcPr>
          <w:p w14:paraId="58367692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3C6F93B5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4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sppb.tw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.</w:t>
            </w:r>
          </w:p>
        </w:tc>
        <w:tc>
          <w:tcPr>
            <w:tcW w:w="2129" w:type="dxa"/>
          </w:tcPr>
          <w:p w14:paraId="1F826A56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6936281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  <w:tr w:rsidR="00AD69A3" w:rsidRPr="00BF2CE0" w14:paraId="6D66D1E0" w14:textId="77777777" w:rsidTr="00E05D9A">
        <w:tc>
          <w:tcPr>
            <w:tcW w:w="2129" w:type="dxa"/>
          </w:tcPr>
          <w:p w14:paraId="393898EE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4B4FB0C3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  <w:r w:rsidRPr="00BF2CE0">
              <w:rPr>
                <w:rFonts w:ascii="Arial" w:hAnsi="Arial" w:cs="Arial"/>
                <w:sz w:val="16"/>
              </w:rPr>
              <w:t xml:space="preserve">35. </w:t>
            </w:r>
            <w:proofErr w:type="gramStart"/>
            <w:r w:rsidRPr="00BF2CE0">
              <w:rPr>
                <w:rFonts w:ascii="Arial" w:hAnsi="Arial" w:cs="Arial"/>
                <w:sz w:val="16"/>
              </w:rPr>
              <w:t>or</w:t>
            </w:r>
            <w:proofErr w:type="gramEnd"/>
            <w:r w:rsidRPr="00BF2CE0">
              <w:rPr>
                <w:rFonts w:ascii="Arial" w:hAnsi="Arial" w:cs="Arial"/>
                <w:sz w:val="16"/>
              </w:rPr>
              <w:t>/9-34</w:t>
            </w:r>
          </w:p>
        </w:tc>
        <w:tc>
          <w:tcPr>
            <w:tcW w:w="2129" w:type="dxa"/>
          </w:tcPr>
          <w:p w14:paraId="4B3CFB8F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  <w:tc>
          <w:tcPr>
            <w:tcW w:w="2129" w:type="dxa"/>
          </w:tcPr>
          <w:p w14:paraId="7D8B8B2A" w14:textId="77777777" w:rsidR="00AD69A3" w:rsidRPr="00BF2CE0" w:rsidRDefault="00AD69A3" w:rsidP="00E05D9A">
            <w:pPr>
              <w:rPr>
                <w:rFonts w:ascii="Arial" w:hAnsi="Arial" w:cs="Arial"/>
                <w:sz w:val="16"/>
              </w:rPr>
            </w:pPr>
          </w:p>
        </w:tc>
      </w:tr>
    </w:tbl>
    <w:p w14:paraId="1C8E75E3" w14:textId="77777777" w:rsidR="00AD69A3" w:rsidRDefault="00AD69A3">
      <w:pPr>
        <w:rPr>
          <w:rFonts w:ascii="Arial" w:hAnsi="Arial" w:cs="Arial"/>
        </w:rPr>
        <w:sectPr w:rsidR="00AD69A3" w:rsidSect="00893C9D">
          <w:pgSz w:w="11901" w:h="16817"/>
          <w:pgMar w:top="1440" w:right="1797" w:bottom="1440" w:left="1797" w:header="709" w:footer="709" w:gutter="0"/>
          <w:cols w:space="708"/>
          <w:docGrid w:linePitch="360"/>
        </w:sectPr>
      </w:pPr>
      <w:r w:rsidRPr="00BF2CE0">
        <w:rPr>
          <w:rFonts w:ascii="Arial" w:hAnsi="Arial" w:cs="Arial"/>
        </w:rPr>
        <w:t xml:space="preserve">*Terms related to ’pulmonary disease’ were combined with terms related to ’cardiovascular and musculoskeletal </w:t>
      </w:r>
      <w:r>
        <w:rPr>
          <w:rFonts w:ascii="Arial" w:hAnsi="Arial" w:cs="Arial"/>
        </w:rPr>
        <w:t>biomarker</w:t>
      </w:r>
      <w:r w:rsidRPr="00BF2CE0">
        <w:rPr>
          <w:rFonts w:ascii="Arial" w:hAnsi="Arial" w:cs="Arial"/>
        </w:rPr>
        <w:t xml:space="preserve">, ’clinical outcome’ and ‘study design’. Search strategy was used with Medline (Ovid) and modified as necessary for use with the other databases. For </w:t>
      </w:r>
      <w:proofErr w:type="spellStart"/>
      <w:r w:rsidRPr="00BF2CE0">
        <w:rPr>
          <w:rFonts w:ascii="Arial" w:hAnsi="Arial" w:cs="Arial"/>
        </w:rPr>
        <w:t>MeSH</w:t>
      </w:r>
      <w:proofErr w:type="spellEnd"/>
      <w:r w:rsidRPr="00BF2CE0">
        <w:rPr>
          <w:rFonts w:ascii="Arial" w:hAnsi="Arial" w:cs="Arial"/>
        </w:rPr>
        <w:t xml:space="preserve"> terms, all subheadings selected. </w:t>
      </w:r>
      <w:proofErr w:type="spellStart"/>
      <w:proofErr w:type="gramStart"/>
      <w:r w:rsidRPr="00BF2CE0">
        <w:rPr>
          <w:rFonts w:ascii="Arial" w:hAnsi="Arial" w:cs="Arial"/>
        </w:rPr>
        <w:t>exp</w:t>
      </w:r>
      <w:proofErr w:type="spellEnd"/>
      <w:proofErr w:type="gramEnd"/>
      <w:r w:rsidRPr="00BF2CE0">
        <w:rPr>
          <w:rFonts w:ascii="Arial" w:hAnsi="Arial" w:cs="Arial"/>
        </w:rPr>
        <w:t xml:space="preserve">, exploded </w:t>
      </w:r>
      <w:proofErr w:type="spellStart"/>
      <w:r w:rsidRPr="00BF2CE0">
        <w:rPr>
          <w:rFonts w:ascii="Arial" w:hAnsi="Arial" w:cs="Arial"/>
        </w:rPr>
        <w:t>MeSH</w:t>
      </w:r>
      <w:proofErr w:type="spellEnd"/>
      <w:r w:rsidRPr="00BF2CE0">
        <w:rPr>
          <w:rFonts w:ascii="Arial" w:hAnsi="Arial" w:cs="Arial"/>
        </w:rPr>
        <w:t xml:space="preserve"> term; </w:t>
      </w:r>
      <w:proofErr w:type="spellStart"/>
      <w:r w:rsidRPr="00BF2CE0">
        <w:rPr>
          <w:rFonts w:ascii="Arial" w:hAnsi="Arial" w:cs="Arial"/>
        </w:rPr>
        <w:t>tw</w:t>
      </w:r>
      <w:proofErr w:type="spellEnd"/>
      <w:r w:rsidRPr="00BF2CE0">
        <w:rPr>
          <w:rFonts w:ascii="Arial" w:hAnsi="Arial" w:cs="Arial"/>
        </w:rPr>
        <w:t>, text word.</w:t>
      </w:r>
    </w:p>
    <w:p w14:paraId="204D5484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lastRenderedPageBreak/>
        <w:t>Table S2</w:t>
      </w:r>
      <w:r w:rsidRPr="00090B4E">
        <w:rPr>
          <w:rFonts w:ascii="Arial" w:hAnsi="Arial" w:cs="Arial"/>
        </w:rPr>
        <w:t xml:space="preserve"> QUADAS-2 scoring</w:t>
      </w:r>
    </w:p>
    <w:tbl>
      <w:tblPr>
        <w:tblStyle w:val="TableGrid"/>
        <w:tblW w:w="13623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70"/>
        <w:gridCol w:w="1746"/>
        <w:gridCol w:w="1747"/>
        <w:gridCol w:w="1746"/>
        <w:gridCol w:w="1747"/>
        <w:gridCol w:w="1746"/>
        <w:gridCol w:w="1747"/>
        <w:gridCol w:w="1137"/>
        <w:gridCol w:w="1137"/>
      </w:tblGrid>
      <w:tr w:rsidR="00AD69A3" w:rsidRPr="00BF2CE0" w14:paraId="5C90AB25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1B017A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Study ID</w:t>
            </w:r>
          </w:p>
        </w:tc>
        <w:tc>
          <w:tcPr>
            <w:tcW w:w="1746" w:type="dxa"/>
            <w:noWrap/>
            <w:hideMark/>
          </w:tcPr>
          <w:p w14:paraId="6B8766D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Follow-up period</w:t>
            </w:r>
          </w:p>
        </w:tc>
        <w:tc>
          <w:tcPr>
            <w:tcW w:w="1747" w:type="dxa"/>
            <w:noWrap/>
            <w:hideMark/>
          </w:tcPr>
          <w:p w14:paraId="4481EAE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Sample size</w:t>
            </w:r>
          </w:p>
        </w:tc>
        <w:tc>
          <w:tcPr>
            <w:tcW w:w="1746" w:type="dxa"/>
            <w:noWrap/>
            <w:hideMark/>
          </w:tcPr>
          <w:p w14:paraId="471E5A3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Reporting of sample characteristics</w:t>
            </w:r>
          </w:p>
        </w:tc>
        <w:tc>
          <w:tcPr>
            <w:tcW w:w="1747" w:type="dxa"/>
            <w:noWrap/>
            <w:hideMark/>
          </w:tcPr>
          <w:p w14:paraId="7278D5A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Method of defining COPD</w:t>
            </w:r>
          </w:p>
        </w:tc>
        <w:tc>
          <w:tcPr>
            <w:tcW w:w="1746" w:type="dxa"/>
            <w:noWrap/>
            <w:hideMark/>
          </w:tcPr>
          <w:p w14:paraId="20AAA0A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Age study participants</w:t>
            </w:r>
          </w:p>
        </w:tc>
        <w:tc>
          <w:tcPr>
            <w:tcW w:w="1747" w:type="dxa"/>
            <w:noWrap/>
            <w:hideMark/>
          </w:tcPr>
          <w:p w14:paraId="4CE0CBF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Study type</w:t>
            </w:r>
          </w:p>
        </w:tc>
        <w:tc>
          <w:tcPr>
            <w:tcW w:w="1137" w:type="dxa"/>
            <w:noWrap/>
            <w:hideMark/>
          </w:tcPr>
          <w:p w14:paraId="66FD217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hAnsi="Arial" w:cs="Arial"/>
                <w:sz w:val="16"/>
                <w:szCs w:val="16"/>
              </w:rPr>
              <w:t>Quality score</w:t>
            </w:r>
          </w:p>
        </w:tc>
        <w:tc>
          <w:tcPr>
            <w:tcW w:w="1137" w:type="dxa"/>
            <w:noWrap/>
            <w:hideMark/>
          </w:tcPr>
          <w:p w14:paraId="17F9933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BF2CE0">
              <w:rPr>
                <w:rFonts w:ascii="Arial" w:hAnsi="Arial" w:cs="Arial"/>
                <w:sz w:val="16"/>
                <w:szCs w:val="16"/>
              </w:rPr>
              <w:t>Tertile</w:t>
            </w:r>
            <w:proofErr w:type="spellEnd"/>
          </w:p>
        </w:tc>
      </w:tr>
      <w:tr w:rsidR="00AD69A3" w:rsidRPr="00BF2CE0" w14:paraId="3306DC83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5029D4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gu002</w:t>
            </w:r>
          </w:p>
        </w:tc>
        <w:tc>
          <w:tcPr>
            <w:tcW w:w="1746" w:type="dxa"/>
            <w:noWrap/>
            <w:hideMark/>
          </w:tcPr>
          <w:p w14:paraId="4059A4A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4A0DB8E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0B7AB4B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7D7442B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030966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130726D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46ADBB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627B660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7CA0AA0E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94654A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gu003</w:t>
            </w:r>
          </w:p>
        </w:tc>
        <w:tc>
          <w:tcPr>
            <w:tcW w:w="1746" w:type="dxa"/>
            <w:noWrap/>
            <w:hideMark/>
          </w:tcPr>
          <w:p w14:paraId="0A29391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6A8025A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51328DD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1B78D7E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05FEE45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1E8A1B3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3430FB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2EBF515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33379ED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AA8DC6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ah059</w:t>
            </w:r>
          </w:p>
        </w:tc>
        <w:tc>
          <w:tcPr>
            <w:tcW w:w="1746" w:type="dxa"/>
            <w:noWrap/>
            <w:hideMark/>
          </w:tcPr>
          <w:p w14:paraId="7B1C95C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12AA501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2ACEDB0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5CB51AC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AD1BEA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4B8AFB0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2DCC515F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125A749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4C093C9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77D5A41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ah061</w:t>
            </w:r>
          </w:p>
        </w:tc>
        <w:tc>
          <w:tcPr>
            <w:tcW w:w="1746" w:type="dxa"/>
            <w:noWrap/>
            <w:hideMark/>
          </w:tcPr>
          <w:p w14:paraId="5A04646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758D058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3E1B0AA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2E7387A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127B7E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0BC6250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4B867147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7FB4896E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7CB546A3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196661F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Jen108</w:t>
            </w:r>
          </w:p>
        </w:tc>
        <w:tc>
          <w:tcPr>
            <w:tcW w:w="1746" w:type="dxa"/>
            <w:noWrap/>
            <w:hideMark/>
          </w:tcPr>
          <w:p w14:paraId="07C93D4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4E4008D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099FB6E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F37DE5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D5941B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543BC7D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46EC80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78FC28C7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19FEC06A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163CE3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an128</w:t>
            </w:r>
          </w:p>
        </w:tc>
        <w:tc>
          <w:tcPr>
            <w:tcW w:w="1746" w:type="dxa"/>
            <w:noWrap/>
            <w:hideMark/>
          </w:tcPr>
          <w:p w14:paraId="7CEB806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71A8E5F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778C630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5FC07D2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68D369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2275779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0F7978D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421E2859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6E94A811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D28736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an129</w:t>
            </w:r>
          </w:p>
        </w:tc>
        <w:tc>
          <w:tcPr>
            <w:tcW w:w="1746" w:type="dxa"/>
            <w:noWrap/>
            <w:hideMark/>
          </w:tcPr>
          <w:p w14:paraId="73E1236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1F17AAC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69FEE95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734B453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9AA295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7FFFCB0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31D047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5B412E2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4A4703DB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80097D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ar148</w:t>
            </w:r>
          </w:p>
        </w:tc>
        <w:tc>
          <w:tcPr>
            <w:tcW w:w="1746" w:type="dxa"/>
            <w:noWrap/>
            <w:hideMark/>
          </w:tcPr>
          <w:p w14:paraId="29CD590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45DD90E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600BBCB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D537C1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46CB6BD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04F61FB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712C1AF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4413E50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0F9E9866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16BC42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Val187</w:t>
            </w:r>
          </w:p>
        </w:tc>
        <w:tc>
          <w:tcPr>
            <w:tcW w:w="1746" w:type="dxa"/>
            <w:noWrap/>
            <w:hideMark/>
          </w:tcPr>
          <w:p w14:paraId="3E4FB1C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1263007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7B14EC4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6CB8677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965D86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532CE79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7CBCD6B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7386A616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13C973AD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249450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Hur203</w:t>
            </w:r>
          </w:p>
        </w:tc>
        <w:tc>
          <w:tcPr>
            <w:tcW w:w="1746" w:type="dxa"/>
            <w:noWrap/>
            <w:hideMark/>
          </w:tcPr>
          <w:p w14:paraId="5FE97AA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] &gt;36 months</w:t>
            </w:r>
          </w:p>
        </w:tc>
        <w:tc>
          <w:tcPr>
            <w:tcW w:w="1747" w:type="dxa"/>
            <w:noWrap/>
            <w:hideMark/>
          </w:tcPr>
          <w:p w14:paraId="1B12339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24526ED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0973FEE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4206F65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2024CB8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EA00FA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137" w:type="dxa"/>
            <w:noWrap/>
            <w:hideMark/>
          </w:tcPr>
          <w:p w14:paraId="1D85097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4FA26D32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2676BF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as038</w:t>
            </w:r>
          </w:p>
        </w:tc>
        <w:tc>
          <w:tcPr>
            <w:tcW w:w="1746" w:type="dxa"/>
            <w:noWrap/>
            <w:hideMark/>
          </w:tcPr>
          <w:p w14:paraId="44A5E4C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2B47994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74CF84C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5826375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4D25C51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3D07F8C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75E08F56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</w:t>
            </w:r>
          </w:p>
        </w:tc>
        <w:tc>
          <w:tcPr>
            <w:tcW w:w="1137" w:type="dxa"/>
            <w:noWrap/>
            <w:hideMark/>
          </w:tcPr>
          <w:p w14:paraId="42E7BF4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2DFC218B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54405E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t051</w:t>
            </w:r>
          </w:p>
        </w:tc>
        <w:tc>
          <w:tcPr>
            <w:tcW w:w="1746" w:type="dxa"/>
            <w:noWrap/>
            <w:hideMark/>
          </w:tcPr>
          <w:p w14:paraId="3DA380F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4496EB2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6CC8213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54AE2F7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395FB9F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286E8C2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4048AD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</w:t>
            </w:r>
          </w:p>
        </w:tc>
        <w:tc>
          <w:tcPr>
            <w:tcW w:w="1137" w:type="dxa"/>
            <w:noWrap/>
            <w:hideMark/>
          </w:tcPr>
          <w:p w14:paraId="2D4E400E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3E9A7BC5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C9F9DC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ho180</w:t>
            </w:r>
          </w:p>
        </w:tc>
        <w:tc>
          <w:tcPr>
            <w:tcW w:w="1746" w:type="dxa"/>
            <w:noWrap/>
            <w:hideMark/>
          </w:tcPr>
          <w:p w14:paraId="52748B5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5C11B33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2E140F9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52A6841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59276D8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58A2C7B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77D38260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4</w:t>
            </w:r>
          </w:p>
        </w:tc>
        <w:tc>
          <w:tcPr>
            <w:tcW w:w="1137" w:type="dxa"/>
            <w:noWrap/>
            <w:hideMark/>
          </w:tcPr>
          <w:p w14:paraId="083D9C1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1A197686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478B04B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el039</w:t>
            </w:r>
          </w:p>
        </w:tc>
        <w:tc>
          <w:tcPr>
            <w:tcW w:w="1746" w:type="dxa"/>
            <w:noWrap/>
            <w:hideMark/>
          </w:tcPr>
          <w:p w14:paraId="3B41AE2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61C248A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7569597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659A630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ED4F48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7AB4DC3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077124C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37" w:type="dxa"/>
            <w:noWrap/>
            <w:hideMark/>
          </w:tcPr>
          <w:p w14:paraId="1A9D282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535CA260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DE4A1C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il135</w:t>
            </w:r>
          </w:p>
        </w:tc>
        <w:tc>
          <w:tcPr>
            <w:tcW w:w="1746" w:type="dxa"/>
            <w:noWrap/>
            <w:hideMark/>
          </w:tcPr>
          <w:p w14:paraId="272065B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20EA8CA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61218E9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5F6941F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413FF7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6E3C393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76AF926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37" w:type="dxa"/>
            <w:noWrap/>
            <w:hideMark/>
          </w:tcPr>
          <w:p w14:paraId="7DE4F37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00B38B50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3CE12D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ul141</w:t>
            </w:r>
          </w:p>
        </w:tc>
        <w:tc>
          <w:tcPr>
            <w:tcW w:w="1746" w:type="dxa"/>
            <w:noWrap/>
            <w:hideMark/>
          </w:tcPr>
          <w:p w14:paraId="33B4C2E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38A4FB3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2C475AA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86CBBE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0E71C94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3E43E81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4E2B636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37" w:type="dxa"/>
            <w:noWrap/>
            <w:hideMark/>
          </w:tcPr>
          <w:p w14:paraId="7191C806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14AF0EF6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02F43CB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r174</w:t>
            </w:r>
          </w:p>
        </w:tc>
        <w:tc>
          <w:tcPr>
            <w:tcW w:w="1746" w:type="dxa"/>
            <w:noWrap/>
            <w:hideMark/>
          </w:tcPr>
          <w:p w14:paraId="6ECA7C0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69059A7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1704422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196B2B2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3F639EE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6BD504E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6629CFB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3</w:t>
            </w:r>
          </w:p>
        </w:tc>
        <w:tc>
          <w:tcPr>
            <w:tcW w:w="1137" w:type="dxa"/>
            <w:noWrap/>
            <w:hideMark/>
          </w:tcPr>
          <w:p w14:paraId="6D133397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57D01D56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1ADDA47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ah060</w:t>
            </w:r>
          </w:p>
        </w:tc>
        <w:tc>
          <w:tcPr>
            <w:tcW w:w="1746" w:type="dxa"/>
            <w:noWrap/>
            <w:hideMark/>
          </w:tcPr>
          <w:p w14:paraId="43FA824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7C64C7F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500</w:t>
            </w:r>
          </w:p>
        </w:tc>
        <w:tc>
          <w:tcPr>
            <w:tcW w:w="1746" w:type="dxa"/>
            <w:noWrap/>
            <w:hideMark/>
          </w:tcPr>
          <w:p w14:paraId="4158375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704F813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351DADF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4EA7CE8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6ABA75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2</w:t>
            </w:r>
          </w:p>
        </w:tc>
        <w:tc>
          <w:tcPr>
            <w:tcW w:w="1137" w:type="dxa"/>
            <w:noWrap/>
            <w:hideMark/>
          </w:tcPr>
          <w:p w14:paraId="523F0C8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3/3</w:t>
            </w:r>
          </w:p>
        </w:tc>
      </w:tr>
      <w:tr w:rsidR="00AD69A3" w:rsidRPr="00BF2CE0" w14:paraId="24E6AC79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66024FF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lu029</w:t>
            </w:r>
          </w:p>
        </w:tc>
        <w:tc>
          <w:tcPr>
            <w:tcW w:w="1746" w:type="dxa"/>
            <w:noWrap/>
            <w:hideMark/>
          </w:tcPr>
          <w:p w14:paraId="01C2D43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2A54ADE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0DA15CC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02711C8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48613A6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550A011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RCT</w:t>
            </w:r>
          </w:p>
        </w:tc>
        <w:tc>
          <w:tcPr>
            <w:tcW w:w="1137" w:type="dxa"/>
            <w:noWrap/>
            <w:hideMark/>
          </w:tcPr>
          <w:p w14:paraId="7BD9D73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37" w:type="dxa"/>
            <w:noWrap/>
            <w:hideMark/>
          </w:tcPr>
          <w:p w14:paraId="6F22CB8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0EFAB22B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40735AE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Hus104</w:t>
            </w:r>
          </w:p>
        </w:tc>
        <w:tc>
          <w:tcPr>
            <w:tcW w:w="1746" w:type="dxa"/>
            <w:noWrap/>
            <w:hideMark/>
          </w:tcPr>
          <w:p w14:paraId="247210B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46F78E4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2219045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4C773D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2B2CAF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0021BF8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29BE38D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37" w:type="dxa"/>
            <w:noWrap/>
            <w:hideMark/>
          </w:tcPr>
          <w:p w14:paraId="0196BDC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16A33AEF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4291C44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in172</w:t>
            </w:r>
          </w:p>
        </w:tc>
        <w:tc>
          <w:tcPr>
            <w:tcW w:w="1746" w:type="dxa"/>
            <w:noWrap/>
            <w:hideMark/>
          </w:tcPr>
          <w:p w14:paraId="6D24E1E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3AFA485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2EB6C02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3F72E2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CB263A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52A62DE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4C3BB2C9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37" w:type="dxa"/>
            <w:noWrap/>
            <w:hideMark/>
          </w:tcPr>
          <w:p w14:paraId="2946A7E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7D8DF967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0F188E4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wa178</w:t>
            </w:r>
          </w:p>
        </w:tc>
        <w:tc>
          <w:tcPr>
            <w:tcW w:w="1746" w:type="dxa"/>
            <w:noWrap/>
            <w:hideMark/>
          </w:tcPr>
          <w:p w14:paraId="3C17477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641E260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3A5CD6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AC5FA1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5817AF4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1FACF53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4948FDF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37" w:type="dxa"/>
            <w:noWrap/>
            <w:hideMark/>
          </w:tcPr>
          <w:p w14:paraId="1043367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5B0A46DF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4AA5D3C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ar193</w:t>
            </w:r>
          </w:p>
        </w:tc>
        <w:tc>
          <w:tcPr>
            <w:tcW w:w="1746" w:type="dxa"/>
            <w:noWrap/>
            <w:hideMark/>
          </w:tcPr>
          <w:p w14:paraId="56B9B6A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2DA21F0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3F8E40D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F5B43E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B4840F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&gt;70</w:t>
            </w:r>
          </w:p>
        </w:tc>
        <w:tc>
          <w:tcPr>
            <w:tcW w:w="1747" w:type="dxa"/>
            <w:noWrap/>
            <w:hideMark/>
          </w:tcPr>
          <w:p w14:paraId="1DF22ED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6EFB843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37" w:type="dxa"/>
            <w:noWrap/>
            <w:hideMark/>
          </w:tcPr>
          <w:p w14:paraId="420BD57F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624A25B1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44DBBC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as195</w:t>
            </w:r>
          </w:p>
        </w:tc>
        <w:tc>
          <w:tcPr>
            <w:tcW w:w="1746" w:type="dxa"/>
            <w:noWrap/>
            <w:hideMark/>
          </w:tcPr>
          <w:p w14:paraId="2529377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3942250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399351F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63BD259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A57BAB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42A1F1E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59CA812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137" w:type="dxa"/>
            <w:noWrap/>
            <w:hideMark/>
          </w:tcPr>
          <w:p w14:paraId="48C9017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3A4FEFF9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194F3F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an037</w:t>
            </w:r>
          </w:p>
        </w:tc>
        <w:tc>
          <w:tcPr>
            <w:tcW w:w="1746" w:type="dxa"/>
            <w:noWrap/>
            <w:hideMark/>
          </w:tcPr>
          <w:p w14:paraId="5A60C79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4DD6AD4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3FC31F9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B9FBBA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9EF8AD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75ADBC9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25288AC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1F5FD3E0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5E097E7A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7B5F4C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t053</w:t>
            </w:r>
          </w:p>
        </w:tc>
        <w:tc>
          <w:tcPr>
            <w:tcW w:w="1746" w:type="dxa"/>
            <w:noWrap/>
            <w:hideMark/>
          </w:tcPr>
          <w:p w14:paraId="0A7B6D0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3C12620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2846D6F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40B1C5A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EF9790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43A4F30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2A0D677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5F47BC2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76F0D6F7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D46008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t054</w:t>
            </w:r>
          </w:p>
        </w:tc>
        <w:tc>
          <w:tcPr>
            <w:tcW w:w="1746" w:type="dxa"/>
            <w:noWrap/>
            <w:hideMark/>
          </w:tcPr>
          <w:p w14:paraId="718E748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0119888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4B979E7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12A681D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8CFCEC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773D631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090E5FC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077D8F5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0C74E4B7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1073C42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ro097</w:t>
            </w:r>
          </w:p>
        </w:tc>
        <w:tc>
          <w:tcPr>
            <w:tcW w:w="1746" w:type="dxa"/>
            <w:noWrap/>
            <w:hideMark/>
          </w:tcPr>
          <w:p w14:paraId="4439FBB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7F798D1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75278D3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0962592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D0391C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2CFC39E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RCT</w:t>
            </w:r>
          </w:p>
        </w:tc>
        <w:tc>
          <w:tcPr>
            <w:tcW w:w="1137" w:type="dxa"/>
            <w:noWrap/>
            <w:hideMark/>
          </w:tcPr>
          <w:p w14:paraId="634594F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7F702629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1C114674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7B76F0A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ro099</w:t>
            </w:r>
          </w:p>
        </w:tc>
        <w:tc>
          <w:tcPr>
            <w:tcW w:w="1746" w:type="dxa"/>
            <w:noWrap/>
            <w:hideMark/>
          </w:tcPr>
          <w:p w14:paraId="1CFB555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7106C63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2BEE5E3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72A0DC6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0349B1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&gt;70</w:t>
            </w:r>
          </w:p>
        </w:tc>
        <w:tc>
          <w:tcPr>
            <w:tcW w:w="1747" w:type="dxa"/>
            <w:noWrap/>
            <w:hideMark/>
          </w:tcPr>
          <w:p w14:paraId="1D2E670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RCT</w:t>
            </w:r>
          </w:p>
        </w:tc>
        <w:tc>
          <w:tcPr>
            <w:tcW w:w="1137" w:type="dxa"/>
            <w:noWrap/>
            <w:hideMark/>
          </w:tcPr>
          <w:p w14:paraId="1833F8D9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1CDE6D3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18A53864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DC897B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Liu123</w:t>
            </w:r>
          </w:p>
        </w:tc>
        <w:tc>
          <w:tcPr>
            <w:tcW w:w="1746" w:type="dxa"/>
            <w:noWrap/>
            <w:hideMark/>
          </w:tcPr>
          <w:p w14:paraId="7370736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3C0864A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2909341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6120AB7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3D5E4B1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6573BC4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RCT</w:t>
            </w:r>
          </w:p>
        </w:tc>
        <w:tc>
          <w:tcPr>
            <w:tcW w:w="1137" w:type="dxa"/>
            <w:noWrap/>
            <w:hideMark/>
          </w:tcPr>
          <w:p w14:paraId="240A9A2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45C7AF8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4526F04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15711B3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Liu124</w:t>
            </w:r>
          </w:p>
        </w:tc>
        <w:tc>
          <w:tcPr>
            <w:tcW w:w="1746" w:type="dxa"/>
            <w:noWrap/>
            <w:hideMark/>
          </w:tcPr>
          <w:p w14:paraId="2F2DBA0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0845E54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C7A772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0139747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43527A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563E531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00735A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1FA2D736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596A2AEF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01DCE6C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in155</w:t>
            </w:r>
          </w:p>
        </w:tc>
        <w:tc>
          <w:tcPr>
            <w:tcW w:w="1746" w:type="dxa"/>
            <w:noWrap/>
            <w:hideMark/>
          </w:tcPr>
          <w:p w14:paraId="128F2ED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1A0515A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501C517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696E9CC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5382120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3FFA812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083A144F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137" w:type="dxa"/>
            <w:noWrap/>
            <w:hideMark/>
          </w:tcPr>
          <w:p w14:paraId="3729CB5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59843FF3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8FDEF5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ur073</w:t>
            </w:r>
          </w:p>
        </w:tc>
        <w:tc>
          <w:tcPr>
            <w:tcW w:w="1746" w:type="dxa"/>
            <w:noWrap/>
            <w:hideMark/>
          </w:tcPr>
          <w:p w14:paraId="20D482C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4] &gt;36 months</w:t>
            </w:r>
          </w:p>
        </w:tc>
        <w:tc>
          <w:tcPr>
            <w:tcW w:w="1747" w:type="dxa"/>
            <w:noWrap/>
            <w:hideMark/>
          </w:tcPr>
          <w:p w14:paraId="13A9C46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250-500</w:t>
            </w:r>
          </w:p>
        </w:tc>
        <w:tc>
          <w:tcPr>
            <w:tcW w:w="1746" w:type="dxa"/>
            <w:noWrap/>
            <w:hideMark/>
          </w:tcPr>
          <w:p w14:paraId="72E0F23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3AB934C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E2A4F1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68292A4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RCT</w:t>
            </w:r>
          </w:p>
        </w:tc>
        <w:tc>
          <w:tcPr>
            <w:tcW w:w="1137" w:type="dxa"/>
            <w:noWrap/>
            <w:hideMark/>
          </w:tcPr>
          <w:p w14:paraId="0E47C8A0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37" w:type="dxa"/>
            <w:noWrap/>
            <w:hideMark/>
          </w:tcPr>
          <w:p w14:paraId="72E86C00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4FC886F2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4196222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ag078</w:t>
            </w:r>
          </w:p>
        </w:tc>
        <w:tc>
          <w:tcPr>
            <w:tcW w:w="1746" w:type="dxa"/>
            <w:noWrap/>
            <w:hideMark/>
          </w:tcPr>
          <w:p w14:paraId="37A9C41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06D51CA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38B8C1C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22EFC9D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41EF3F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1281AFF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4490FF2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37" w:type="dxa"/>
            <w:noWrap/>
            <w:hideMark/>
          </w:tcPr>
          <w:p w14:paraId="51F56FA2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386BF671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AEDDDB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Hop103</w:t>
            </w:r>
          </w:p>
        </w:tc>
        <w:tc>
          <w:tcPr>
            <w:tcW w:w="1746" w:type="dxa"/>
            <w:noWrap/>
            <w:hideMark/>
          </w:tcPr>
          <w:p w14:paraId="72605DB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75F94A2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79F2F1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0DF16C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979560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3EE77D2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51B8223F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37" w:type="dxa"/>
            <w:noWrap/>
            <w:hideMark/>
          </w:tcPr>
          <w:p w14:paraId="20069AC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1E018016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0DA317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o138</w:t>
            </w:r>
          </w:p>
        </w:tc>
        <w:tc>
          <w:tcPr>
            <w:tcW w:w="1746" w:type="dxa"/>
            <w:noWrap/>
            <w:hideMark/>
          </w:tcPr>
          <w:p w14:paraId="6DA8184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] &gt;36 months</w:t>
            </w:r>
          </w:p>
        </w:tc>
        <w:tc>
          <w:tcPr>
            <w:tcW w:w="1747" w:type="dxa"/>
            <w:noWrap/>
            <w:hideMark/>
          </w:tcPr>
          <w:p w14:paraId="64B7BC7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7C64AC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0D30299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0BB913D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563A4A6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5467AC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37" w:type="dxa"/>
            <w:noWrap/>
            <w:hideMark/>
          </w:tcPr>
          <w:p w14:paraId="4BE15187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67F1D8A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A9B8FE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zg144</w:t>
            </w:r>
          </w:p>
        </w:tc>
        <w:tc>
          <w:tcPr>
            <w:tcW w:w="1746" w:type="dxa"/>
            <w:noWrap/>
            <w:hideMark/>
          </w:tcPr>
          <w:p w14:paraId="7CEB73F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] &gt;36 months</w:t>
            </w:r>
          </w:p>
        </w:tc>
        <w:tc>
          <w:tcPr>
            <w:tcW w:w="1747" w:type="dxa"/>
            <w:noWrap/>
            <w:hideMark/>
          </w:tcPr>
          <w:p w14:paraId="6FCBD02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8FD155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2028E58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5BFB338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4EF5A68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4103528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9</w:t>
            </w:r>
          </w:p>
        </w:tc>
        <w:tc>
          <w:tcPr>
            <w:tcW w:w="1137" w:type="dxa"/>
            <w:noWrap/>
            <w:hideMark/>
          </w:tcPr>
          <w:p w14:paraId="3780EC3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/3</w:t>
            </w:r>
          </w:p>
        </w:tc>
      </w:tr>
      <w:tr w:rsidR="00AD69A3" w:rsidRPr="00BF2CE0" w14:paraId="027597E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4411A27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t052</w:t>
            </w:r>
          </w:p>
        </w:tc>
        <w:tc>
          <w:tcPr>
            <w:tcW w:w="1746" w:type="dxa"/>
            <w:noWrap/>
            <w:hideMark/>
          </w:tcPr>
          <w:p w14:paraId="7392654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5243470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A08BE4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C78380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B0A522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05FEE52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EA9151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579B78C9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21B85733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74514D6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gram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e</w:t>
            </w:r>
            <w:proofErr w:type="gramEnd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065</w:t>
            </w:r>
          </w:p>
        </w:tc>
        <w:tc>
          <w:tcPr>
            <w:tcW w:w="1746" w:type="dxa"/>
            <w:noWrap/>
            <w:hideMark/>
          </w:tcPr>
          <w:p w14:paraId="6E14975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26FE79F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0B99A35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201D0E3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5B6146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053908B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780FF36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16FA771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7EBB5D64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7F5F3D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on069</w:t>
            </w:r>
          </w:p>
        </w:tc>
        <w:tc>
          <w:tcPr>
            <w:tcW w:w="1746" w:type="dxa"/>
            <w:noWrap/>
            <w:hideMark/>
          </w:tcPr>
          <w:p w14:paraId="7197DD9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6A1DA27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0DEE34D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066E5A9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529588E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4DB1D50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A46D9A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4B184FD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2D25F68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74FABC5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re070</w:t>
            </w:r>
          </w:p>
        </w:tc>
        <w:tc>
          <w:tcPr>
            <w:tcW w:w="1746" w:type="dxa"/>
            <w:noWrap/>
            <w:hideMark/>
          </w:tcPr>
          <w:p w14:paraId="521733F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5F322C2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22D5AE3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7A883A3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572EDE9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3C1F56E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95586EE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012615F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04D76EF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46F89A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ak090</w:t>
            </w:r>
          </w:p>
        </w:tc>
        <w:tc>
          <w:tcPr>
            <w:tcW w:w="1746" w:type="dxa"/>
            <w:noWrap/>
            <w:hideMark/>
          </w:tcPr>
          <w:p w14:paraId="6600FDF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4F1B953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038C5E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D0D4E7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28713F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6315356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FADBDD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0759387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1F787CC1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7C8D5B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Jen107</w:t>
            </w:r>
          </w:p>
        </w:tc>
        <w:tc>
          <w:tcPr>
            <w:tcW w:w="1746" w:type="dxa"/>
            <w:noWrap/>
            <w:hideMark/>
          </w:tcPr>
          <w:p w14:paraId="4EBCB5F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389D735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0B5E835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3E12C9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30789F7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1E8A15F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27A2D27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14230B62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6073F439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6C56BCE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Lac119</w:t>
            </w:r>
          </w:p>
        </w:tc>
        <w:tc>
          <w:tcPr>
            <w:tcW w:w="1746" w:type="dxa"/>
            <w:noWrap/>
            <w:hideMark/>
          </w:tcPr>
          <w:p w14:paraId="569993A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] &gt;36 months</w:t>
            </w:r>
          </w:p>
        </w:tc>
        <w:tc>
          <w:tcPr>
            <w:tcW w:w="1747" w:type="dxa"/>
            <w:noWrap/>
            <w:hideMark/>
          </w:tcPr>
          <w:p w14:paraId="5CC24E4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2540CC4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41E8E61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ED0636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3B81B50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7A0B25EF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18BB31D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3A2D2819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B6D16D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ed196</w:t>
            </w:r>
          </w:p>
        </w:tc>
        <w:tc>
          <w:tcPr>
            <w:tcW w:w="1746" w:type="dxa"/>
            <w:noWrap/>
            <w:hideMark/>
          </w:tcPr>
          <w:p w14:paraId="0312BBD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00BC9FE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5F4F9D1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0C49637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679D89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3B763B0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41C40550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1137" w:type="dxa"/>
            <w:noWrap/>
            <w:hideMark/>
          </w:tcPr>
          <w:p w14:paraId="180CB29E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12B8A60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7168129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u</w:t>
            </w:r>
            <w:proofErr w:type="gram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,032</w:t>
            </w:r>
            <w:proofErr w:type="gramEnd"/>
          </w:p>
        </w:tc>
        <w:tc>
          <w:tcPr>
            <w:tcW w:w="1746" w:type="dxa"/>
            <w:noWrap/>
            <w:hideMark/>
          </w:tcPr>
          <w:p w14:paraId="409EC81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266FA12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2385495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B5BDDC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E58249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&gt;70</w:t>
            </w:r>
          </w:p>
        </w:tc>
        <w:tc>
          <w:tcPr>
            <w:tcW w:w="1747" w:type="dxa"/>
            <w:noWrap/>
            <w:hideMark/>
          </w:tcPr>
          <w:p w14:paraId="367F792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5357F35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701FE59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2AC3465E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0C64D4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ud033</w:t>
            </w:r>
          </w:p>
        </w:tc>
        <w:tc>
          <w:tcPr>
            <w:tcW w:w="1746" w:type="dxa"/>
            <w:noWrap/>
            <w:hideMark/>
          </w:tcPr>
          <w:p w14:paraId="628EBA5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188F5B8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4EB6D4D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570FCF3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48D30A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0790F91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5FB0F9E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23706AF0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3E44B3F8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06F3B1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en066</w:t>
            </w:r>
          </w:p>
        </w:tc>
        <w:tc>
          <w:tcPr>
            <w:tcW w:w="1746" w:type="dxa"/>
            <w:noWrap/>
            <w:hideMark/>
          </w:tcPr>
          <w:p w14:paraId="663A00D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5A3F607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4C64BB0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F68CB4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024BF9D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&gt;70</w:t>
            </w:r>
          </w:p>
        </w:tc>
        <w:tc>
          <w:tcPr>
            <w:tcW w:w="1747" w:type="dxa"/>
            <w:noWrap/>
            <w:hideMark/>
          </w:tcPr>
          <w:p w14:paraId="37BBFDF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420B2FFF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423D21C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03B7009D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6CB8F62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er083</w:t>
            </w:r>
          </w:p>
        </w:tc>
        <w:tc>
          <w:tcPr>
            <w:tcW w:w="1746" w:type="dxa"/>
            <w:noWrap/>
            <w:hideMark/>
          </w:tcPr>
          <w:p w14:paraId="0EC9085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515101E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2BC241F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5669C57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32CA836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1E1F362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2E6DFB3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4C4B66E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14A37992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1E9F3AF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137</w:t>
            </w:r>
          </w:p>
        </w:tc>
        <w:tc>
          <w:tcPr>
            <w:tcW w:w="1746" w:type="dxa"/>
            <w:noWrap/>
            <w:hideMark/>
          </w:tcPr>
          <w:p w14:paraId="5DA5C47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3B6FB01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46C2996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282D4D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02CE5B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3575AFF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RCT</w:t>
            </w:r>
          </w:p>
        </w:tc>
        <w:tc>
          <w:tcPr>
            <w:tcW w:w="1137" w:type="dxa"/>
            <w:noWrap/>
            <w:hideMark/>
          </w:tcPr>
          <w:p w14:paraId="7EEC74B0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50457B99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6FA3FB64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E7B997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y139</w:t>
            </w:r>
          </w:p>
        </w:tc>
        <w:tc>
          <w:tcPr>
            <w:tcW w:w="1746" w:type="dxa"/>
            <w:noWrap/>
            <w:hideMark/>
          </w:tcPr>
          <w:p w14:paraId="46BBA31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276C143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850C65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4DD6E10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4784DF4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&gt;70</w:t>
            </w:r>
          </w:p>
        </w:tc>
        <w:tc>
          <w:tcPr>
            <w:tcW w:w="1747" w:type="dxa"/>
            <w:noWrap/>
            <w:hideMark/>
          </w:tcPr>
          <w:p w14:paraId="4F76970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38D11D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25F2D36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1F773C61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00F00C4A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y140</w:t>
            </w:r>
          </w:p>
        </w:tc>
        <w:tc>
          <w:tcPr>
            <w:tcW w:w="1746" w:type="dxa"/>
            <w:noWrap/>
            <w:hideMark/>
          </w:tcPr>
          <w:p w14:paraId="1414282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645565F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3B368FF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373E9C7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804C2D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&gt;70</w:t>
            </w:r>
          </w:p>
        </w:tc>
        <w:tc>
          <w:tcPr>
            <w:tcW w:w="1747" w:type="dxa"/>
            <w:noWrap/>
            <w:hideMark/>
          </w:tcPr>
          <w:p w14:paraId="69B29A0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03CAD655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178D36A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49619253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C540B3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ow159</w:t>
            </w:r>
          </w:p>
        </w:tc>
        <w:tc>
          <w:tcPr>
            <w:tcW w:w="1746" w:type="dxa"/>
            <w:noWrap/>
            <w:hideMark/>
          </w:tcPr>
          <w:p w14:paraId="7F3E01E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08DB25F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5A4BB60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All four</w:t>
            </w:r>
          </w:p>
        </w:tc>
        <w:tc>
          <w:tcPr>
            <w:tcW w:w="1747" w:type="dxa"/>
            <w:noWrap/>
            <w:hideMark/>
          </w:tcPr>
          <w:p w14:paraId="2592900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02ABDE1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1674F79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RCT</w:t>
            </w:r>
          </w:p>
        </w:tc>
        <w:tc>
          <w:tcPr>
            <w:tcW w:w="1137" w:type="dxa"/>
            <w:noWrap/>
            <w:hideMark/>
          </w:tcPr>
          <w:p w14:paraId="204C569F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7</w:t>
            </w:r>
          </w:p>
        </w:tc>
        <w:tc>
          <w:tcPr>
            <w:tcW w:w="1137" w:type="dxa"/>
            <w:noWrap/>
            <w:hideMark/>
          </w:tcPr>
          <w:p w14:paraId="2BA3E3A9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734482FA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3F37626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nt017</w:t>
            </w:r>
          </w:p>
        </w:tc>
        <w:tc>
          <w:tcPr>
            <w:tcW w:w="1746" w:type="dxa"/>
            <w:noWrap/>
            <w:hideMark/>
          </w:tcPr>
          <w:p w14:paraId="4AC5F01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2699705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6776767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Age + gender + BMI or smoking status</w:t>
            </w:r>
          </w:p>
        </w:tc>
        <w:tc>
          <w:tcPr>
            <w:tcW w:w="1747" w:type="dxa"/>
            <w:noWrap/>
            <w:hideMark/>
          </w:tcPr>
          <w:p w14:paraId="46AC99E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66996D3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26FEB9B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1527247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137" w:type="dxa"/>
            <w:noWrap/>
            <w:hideMark/>
          </w:tcPr>
          <w:p w14:paraId="19AF405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3D48C9D5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661993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af020</w:t>
            </w:r>
          </w:p>
        </w:tc>
        <w:tc>
          <w:tcPr>
            <w:tcW w:w="1746" w:type="dxa"/>
            <w:noWrap/>
            <w:hideMark/>
          </w:tcPr>
          <w:p w14:paraId="093EEE0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4E3F4F3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6DCF2A2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3F90077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37AFAD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6FF5835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8BD534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137" w:type="dxa"/>
            <w:noWrap/>
            <w:hideMark/>
          </w:tcPr>
          <w:p w14:paraId="523102E4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19FC7879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2C73C48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aj062</w:t>
            </w:r>
          </w:p>
        </w:tc>
        <w:tc>
          <w:tcPr>
            <w:tcW w:w="1746" w:type="dxa"/>
            <w:noWrap/>
            <w:hideMark/>
          </w:tcPr>
          <w:p w14:paraId="704721D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73EA3B2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BEC1F5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2C7BDE5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70CB7CC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2DF3D5F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7E63474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137" w:type="dxa"/>
            <w:noWrap/>
            <w:hideMark/>
          </w:tcPr>
          <w:p w14:paraId="41B3637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5765C777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05A66711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er084</w:t>
            </w:r>
          </w:p>
        </w:tc>
        <w:tc>
          <w:tcPr>
            <w:tcW w:w="1746" w:type="dxa"/>
            <w:noWrap/>
            <w:hideMark/>
          </w:tcPr>
          <w:p w14:paraId="5BCCB7F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57BB435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4612758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4D33CCF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574A91B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62C51AF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3EA7FE0C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137" w:type="dxa"/>
            <w:noWrap/>
            <w:hideMark/>
          </w:tcPr>
          <w:p w14:paraId="4DC9F26B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2096DFCB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76A1FCD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o100</w:t>
            </w:r>
          </w:p>
        </w:tc>
        <w:tc>
          <w:tcPr>
            <w:tcW w:w="1746" w:type="dxa"/>
            <w:noWrap/>
            <w:hideMark/>
          </w:tcPr>
          <w:p w14:paraId="3F6DB16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6E3C7D0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2195A554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04F4401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294B6B2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&lt;65</w:t>
            </w:r>
          </w:p>
        </w:tc>
        <w:tc>
          <w:tcPr>
            <w:tcW w:w="1747" w:type="dxa"/>
            <w:noWrap/>
            <w:hideMark/>
          </w:tcPr>
          <w:p w14:paraId="4D5A84D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RCT</w:t>
            </w:r>
          </w:p>
        </w:tc>
        <w:tc>
          <w:tcPr>
            <w:tcW w:w="1137" w:type="dxa"/>
            <w:noWrap/>
            <w:hideMark/>
          </w:tcPr>
          <w:p w14:paraId="24A8205A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137" w:type="dxa"/>
            <w:noWrap/>
            <w:hideMark/>
          </w:tcPr>
          <w:p w14:paraId="60EDDF28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259CCC89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5714358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ee167</w:t>
            </w:r>
          </w:p>
        </w:tc>
        <w:tc>
          <w:tcPr>
            <w:tcW w:w="1746" w:type="dxa"/>
            <w:noWrap/>
            <w:hideMark/>
          </w:tcPr>
          <w:p w14:paraId="3D575503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5A65386B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7832430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3B423B6F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76EEEDB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47223788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06B94323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137" w:type="dxa"/>
            <w:noWrap/>
            <w:hideMark/>
          </w:tcPr>
          <w:p w14:paraId="0C514A51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16237E32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0B5F65B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Wan191</w:t>
            </w:r>
          </w:p>
        </w:tc>
        <w:tc>
          <w:tcPr>
            <w:tcW w:w="1746" w:type="dxa"/>
            <w:noWrap/>
            <w:hideMark/>
          </w:tcPr>
          <w:p w14:paraId="65CDA49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2] 12-36 months</w:t>
            </w:r>
          </w:p>
        </w:tc>
        <w:tc>
          <w:tcPr>
            <w:tcW w:w="1747" w:type="dxa"/>
            <w:noWrap/>
            <w:hideMark/>
          </w:tcPr>
          <w:p w14:paraId="1D30653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64A89EF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2] All four</w:t>
            </w:r>
          </w:p>
        </w:tc>
        <w:tc>
          <w:tcPr>
            <w:tcW w:w="1747" w:type="dxa"/>
            <w:noWrap/>
            <w:hideMark/>
          </w:tcPr>
          <w:p w14:paraId="33E74059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499C6F4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] &gt;70</w:t>
            </w:r>
          </w:p>
        </w:tc>
        <w:tc>
          <w:tcPr>
            <w:tcW w:w="1747" w:type="dxa"/>
            <w:noWrap/>
            <w:hideMark/>
          </w:tcPr>
          <w:p w14:paraId="11659B36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RCT</w:t>
            </w:r>
          </w:p>
        </w:tc>
        <w:tc>
          <w:tcPr>
            <w:tcW w:w="1137" w:type="dxa"/>
            <w:noWrap/>
            <w:hideMark/>
          </w:tcPr>
          <w:p w14:paraId="020024BD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1137" w:type="dxa"/>
            <w:noWrap/>
            <w:hideMark/>
          </w:tcPr>
          <w:p w14:paraId="5A8E0A06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  <w:tr w:rsidR="00AD69A3" w:rsidRPr="00BF2CE0" w14:paraId="612A2E25" w14:textId="77777777" w:rsidTr="00E05D9A">
        <w:trPr>
          <w:trHeight w:val="300"/>
        </w:trPr>
        <w:tc>
          <w:tcPr>
            <w:tcW w:w="870" w:type="dxa"/>
            <w:noWrap/>
            <w:hideMark/>
          </w:tcPr>
          <w:p w14:paraId="6AAD11D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ar131</w:t>
            </w:r>
          </w:p>
        </w:tc>
        <w:tc>
          <w:tcPr>
            <w:tcW w:w="1746" w:type="dxa"/>
            <w:noWrap/>
            <w:hideMark/>
          </w:tcPr>
          <w:p w14:paraId="0C9332FD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12 months</w:t>
            </w:r>
          </w:p>
        </w:tc>
        <w:tc>
          <w:tcPr>
            <w:tcW w:w="1747" w:type="dxa"/>
            <w:noWrap/>
            <w:hideMark/>
          </w:tcPr>
          <w:p w14:paraId="0617D660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&lt;250</w:t>
            </w:r>
          </w:p>
        </w:tc>
        <w:tc>
          <w:tcPr>
            <w:tcW w:w="1746" w:type="dxa"/>
            <w:noWrap/>
            <w:hideMark/>
          </w:tcPr>
          <w:p w14:paraId="5B87D8C5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0] Age + gender + BMI or smoking status</w:t>
            </w:r>
          </w:p>
        </w:tc>
        <w:tc>
          <w:tcPr>
            <w:tcW w:w="1747" w:type="dxa"/>
            <w:noWrap/>
            <w:hideMark/>
          </w:tcPr>
          <w:p w14:paraId="0593EABE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[2] </w:t>
            </w:r>
            <w:proofErr w:type="spellStart"/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pirometry</w:t>
            </w:r>
            <w:proofErr w:type="spellEnd"/>
          </w:p>
        </w:tc>
        <w:tc>
          <w:tcPr>
            <w:tcW w:w="1746" w:type="dxa"/>
            <w:noWrap/>
            <w:hideMark/>
          </w:tcPr>
          <w:p w14:paraId="16A12117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65-70</w:t>
            </w:r>
          </w:p>
        </w:tc>
        <w:tc>
          <w:tcPr>
            <w:tcW w:w="1747" w:type="dxa"/>
            <w:noWrap/>
            <w:hideMark/>
          </w:tcPr>
          <w:p w14:paraId="3E7F2D52" w14:textId="77777777" w:rsidR="00AD69A3" w:rsidRPr="00BF2CE0" w:rsidRDefault="00AD69A3" w:rsidP="00E05D9A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[1] Cohort or case-control</w:t>
            </w:r>
          </w:p>
        </w:tc>
        <w:tc>
          <w:tcPr>
            <w:tcW w:w="1137" w:type="dxa"/>
            <w:noWrap/>
            <w:hideMark/>
          </w:tcPr>
          <w:p w14:paraId="2FFA84F2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1137" w:type="dxa"/>
            <w:noWrap/>
            <w:hideMark/>
          </w:tcPr>
          <w:p w14:paraId="38CB0FCE" w14:textId="77777777" w:rsidR="00AD69A3" w:rsidRPr="00BF2CE0" w:rsidRDefault="00AD69A3" w:rsidP="00E05D9A">
            <w:pPr>
              <w:jc w:val="right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BF2CE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1/3</w:t>
            </w:r>
          </w:p>
        </w:tc>
      </w:tr>
    </w:tbl>
    <w:p w14:paraId="2A393941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Table S3</w:t>
      </w:r>
      <w:r w:rsidRPr="00090B4E">
        <w:rPr>
          <w:rFonts w:ascii="Arial" w:hAnsi="Arial" w:cs="Arial"/>
        </w:rPr>
        <w:t xml:space="preserve"> Search results systematic review (number of studies = 61).</w:t>
      </w:r>
    </w:p>
    <w:tbl>
      <w:tblPr>
        <w:tblStyle w:val="TableGrid"/>
        <w:tblW w:w="14567" w:type="dxa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6"/>
        <w:gridCol w:w="1247"/>
        <w:gridCol w:w="1247"/>
        <w:gridCol w:w="1247"/>
        <w:gridCol w:w="1247"/>
        <w:gridCol w:w="1247"/>
        <w:gridCol w:w="992"/>
        <w:gridCol w:w="1134"/>
        <w:gridCol w:w="992"/>
        <w:gridCol w:w="992"/>
        <w:gridCol w:w="992"/>
        <w:gridCol w:w="992"/>
        <w:gridCol w:w="992"/>
      </w:tblGrid>
      <w:tr w:rsidR="008C1B08" w:rsidRPr="00677B04" w14:paraId="60B2412B" w14:textId="588E1618" w:rsidTr="001A32CD">
        <w:trPr>
          <w:trHeight w:val="345"/>
        </w:trPr>
        <w:tc>
          <w:tcPr>
            <w:tcW w:w="1246" w:type="dxa"/>
            <w:vMerge w:val="restart"/>
          </w:tcPr>
          <w:p w14:paraId="705637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tudy</w:t>
            </w:r>
          </w:p>
        </w:tc>
        <w:tc>
          <w:tcPr>
            <w:tcW w:w="1247" w:type="dxa"/>
            <w:vMerge w:val="restart"/>
          </w:tcPr>
          <w:p w14:paraId="368C94A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ountry</w:t>
            </w:r>
          </w:p>
        </w:tc>
        <w:tc>
          <w:tcPr>
            <w:tcW w:w="1247" w:type="dxa"/>
            <w:vMerge w:val="restart"/>
          </w:tcPr>
          <w:p w14:paraId="4A30553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ample size (cohort name)</w:t>
            </w:r>
          </w:p>
        </w:tc>
        <w:tc>
          <w:tcPr>
            <w:tcW w:w="1247" w:type="dxa"/>
            <w:vMerge w:val="restart"/>
          </w:tcPr>
          <w:p w14:paraId="3B40EFF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Average age or range</w:t>
            </w:r>
          </w:p>
        </w:tc>
        <w:tc>
          <w:tcPr>
            <w:tcW w:w="1247" w:type="dxa"/>
            <w:vMerge w:val="restart"/>
          </w:tcPr>
          <w:p w14:paraId="45420B21" w14:textId="3D177B5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OPD definition</w:t>
            </w:r>
          </w:p>
        </w:tc>
        <w:tc>
          <w:tcPr>
            <w:tcW w:w="1247" w:type="dxa"/>
            <w:vMerge w:val="restart"/>
          </w:tcPr>
          <w:p w14:paraId="11B1C04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isease severity</w:t>
            </w:r>
          </w:p>
        </w:tc>
        <w:tc>
          <w:tcPr>
            <w:tcW w:w="992" w:type="dxa"/>
            <w:vMerge w:val="restart"/>
          </w:tcPr>
          <w:p w14:paraId="60CFA52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ollow-up (months)</w:t>
            </w:r>
          </w:p>
        </w:tc>
        <w:tc>
          <w:tcPr>
            <w:tcW w:w="1134" w:type="dxa"/>
            <w:vMerge w:val="restart"/>
          </w:tcPr>
          <w:p w14:paraId="18FF92C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ADAS-2 score (out of 15)</w:t>
            </w:r>
          </w:p>
        </w:tc>
        <w:tc>
          <w:tcPr>
            <w:tcW w:w="992" w:type="dxa"/>
            <w:vMerge w:val="restart"/>
          </w:tcPr>
          <w:p w14:paraId="1FAD9177" w14:textId="77777777" w:rsidR="008C1B08" w:rsidRPr="00677B04" w:rsidRDefault="008C1B08" w:rsidP="00772CCD">
            <w:pPr>
              <w:tabs>
                <w:tab w:val="left" w:pos="743"/>
              </w:tabs>
              <w:spacing w:line="360" w:lineRule="auto"/>
              <w:ind w:right="-108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ource</w:t>
            </w:r>
          </w:p>
        </w:tc>
        <w:tc>
          <w:tcPr>
            <w:tcW w:w="992" w:type="dxa"/>
            <w:vMerge w:val="restart"/>
          </w:tcPr>
          <w:p w14:paraId="5DF27C78" w14:textId="02534A55" w:rsidR="008C1B08" w:rsidRPr="00677B04" w:rsidRDefault="008C1B08" w:rsidP="00772CCD">
            <w:pPr>
              <w:tabs>
                <w:tab w:val="left" w:pos="743"/>
              </w:tabs>
              <w:spacing w:line="360" w:lineRule="auto"/>
              <w:ind w:right="-108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E7971">
              <w:rPr>
                <w:rFonts w:ascii="Arial" w:hAnsi="Arial" w:cs="Arial"/>
                <w:sz w:val="16"/>
                <w:szCs w:val="20"/>
              </w:rPr>
              <w:t>Marker(s)</w:t>
            </w:r>
          </w:p>
        </w:tc>
        <w:tc>
          <w:tcPr>
            <w:tcW w:w="2976" w:type="dxa"/>
            <w:gridSpan w:val="3"/>
          </w:tcPr>
          <w:p w14:paraId="1A1BF6A3" w14:textId="0AF5FE6D" w:rsidR="008C1B08" w:rsidRPr="00677B04" w:rsidRDefault="008C1B08" w:rsidP="00772CCD">
            <w:pPr>
              <w:tabs>
                <w:tab w:val="left" w:pos="743"/>
              </w:tabs>
              <w:spacing w:line="360" w:lineRule="auto"/>
              <w:ind w:right="-108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</w:t>
            </w:r>
            <w:r w:rsidRPr="002E7971">
              <w:rPr>
                <w:rFonts w:ascii="Arial" w:hAnsi="Arial" w:cs="Arial"/>
                <w:sz w:val="16"/>
                <w:szCs w:val="20"/>
              </w:rPr>
              <w:t>umber of cases</w:t>
            </w:r>
            <w:r>
              <w:rPr>
                <w:rFonts w:ascii="Arial" w:hAnsi="Arial" w:cs="Arial"/>
                <w:sz w:val="16"/>
                <w:szCs w:val="20"/>
              </w:rPr>
              <w:t>, by outcome</w:t>
            </w:r>
          </w:p>
        </w:tc>
      </w:tr>
      <w:tr w:rsidR="008C1B08" w:rsidRPr="00677B04" w14:paraId="0BC062FD" w14:textId="3DD1801D" w:rsidTr="008C1B08">
        <w:trPr>
          <w:trHeight w:val="344"/>
        </w:trPr>
        <w:tc>
          <w:tcPr>
            <w:tcW w:w="1246" w:type="dxa"/>
            <w:vMerge/>
          </w:tcPr>
          <w:p w14:paraId="0110443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8156F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960C86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0F5A70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15C8E7" w14:textId="32DC1BC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DC92E7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74391D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640025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0A66D6B" w14:textId="77777777" w:rsidR="008C1B08" w:rsidRPr="00677B04" w:rsidRDefault="008C1B08" w:rsidP="00E05D9A">
            <w:pPr>
              <w:spacing w:line="360" w:lineRule="auto"/>
              <w:ind w:right="635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92CBB84" w14:textId="77777777" w:rsidR="008C1B08" w:rsidRPr="00677B04" w:rsidRDefault="008C1B08" w:rsidP="00E05D9A">
            <w:pPr>
              <w:spacing w:line="360" w:lineRule="auto"/>
              <w:ind w:right="635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4228EC5" w14:textId="413B9C04" w:rsidR="008C1B08" w:rsidRPr="00677B04" w:rsidRDefault="008C1B08" w:rsidP="008C1B08">
            <w:pPr>
              <w:spacing w:line="360" w:lineRule="auto"/>
              <w:ind w:right="-107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E7971">
              <w:rPr>
                <w:rFonts w:ascii="Arial" w:hAnsi="Arial" w:cs="Arial"/>
                <w:sz w:val="16"/>
                <w:szCs w:val="20"/>
              </w:rPr>
              <w:t>Mortality</w:t>
            </w:r>
          </w:p>
        </w:tc>
        <w:tc>
          <w:tcPr>
            <w:tcW w:w="992" w:type="dxa"/>
          </w:tcPr>
          <w:p w14:paraId="2CCBF0E9" w14:textId="26DD2C08" w:rsidR="008C1B08" w:rsidRPr="00677B04" w:rsidRDefault="008C1B08" w:rsidP="008C1B08">
            <w:pPr>
              <w:spacing w:line="360" w:lineRule="auto"/>
              <w:ind w:right="-108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E7971">
              <w:rPr>
                <w:rFonts w:ascii="Arial" w:hAnsi="Arial" w:cs="Arial"/>
                <w:sz w:val="16"/>
                <w:szCs w:val="20"/>
              </w:rPr>
              <w:t>Exacerbation</w:t>
            </w:r>
          </w:p>
        </w:tc>
        <w:tc>
          <w:tcPr>
            <w:tcW w:w="992" w:type="dxa"/>
          </w:tcPr>
          <w:p w14:paraId="26E5F037" w14:textId="0DEEFBF0" w:rsidR="008C1B08" w:rsidRPr="00677B04" w:rsidRDefault="008C1B08" w:rsidP="008C1B08">
            <w:pPr>
              <w:tabs>
                <w:tab w:val="left" w:pos="60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E7971">
              <w:rPr>
                <w:rFonts w:ascii="Arial" w:hAnsi="Arial" w:cs="Arial"/>
                <w:sz w:val="16"/>
                <w:szCs w:val="20"/>
              </w:rPr>
              <w:t>Hospitalisation</w:t>
            </w:r>
          </w:p>
        </w:tc>
      </w:tr>
      <w:tr w:rsidR="008C1B08" w:rsidRPr="00677B04" w14:paraId="6BD03435" w14:textId="5E3D3217" w:rsidTr="008C1B08">
        <w:trPr>
          <w:trHeight w:val="276"/>
        </w:trPr>
        <w:tc>
          <w:tcPr>
            <w:tcW w:w="1246" w:type="dxa"/>
            <w:vMerge w:val="restart"/>
          </w:tcPr>
          <w:p w14:paraId="317AFEA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Agusti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2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BZ3VzdGk8L0F1dGhvcj48WWVhcj4yMDEyPC9ZZWFyPjxS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BZ3VzdGk8L0F1dGhvcj48WWVhcj4yMDEyPC9ZZWFyPjxS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5687A24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pain</w:t>
            </w:r>
          </w:p>
        </w:tc>
        <w:tc>
          <w:tcPr>
            <w:tcW w:w="1247" w:type="dxa"/>
            <w:vMerge w:val="restart"/>
          </w:tcPr>
          <w:p w14:paraId="2C689F2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755 (ECLIPSE)</w:t>
            </w:r>
          </w:p>
        </w:tc>
        <w:tc>
          <w:tcPr>
            <w:tcW w:w="1247" w:type="dxa"/>
            <w:vMerge w:val="restart"/>
          </w:tcPr>
          <w:p w14:paraId="44AEB1EC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4</w:t>
            </w:r>
          </w:p>
          <w:p w14:paraId="7CEC96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 w:val="restart"/>
          </w:tcPr>
          <w:p w14:paraId="1B4D2E8E" w14:textId="3801868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</w:p>
        </w:tc>
        <w:tc>
          <w:tcPr>
            <w:tcW w:w="1247" w:type="dxa"/>
            <w:vMerge w:val="restart"/>
          </w:tcPr>
          <w:p w14:paraId="7AFFC9A3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GOLD II-IV </w:t>
            </w:r>
          </w:p>
        </w:tc>
        <w:tc>
          <w:tcPr>
            <w:tcW w:w="992" w:type="dxa"/>
            <w:vMerge w:val="restart"/>
          </w:tcPr>
          <w:p w14:paraId="697CB32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6FF2119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  <w:vMerge w:val="restart"/>
          </w:tcPr>
          <w:p w14:paraId="3498FA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6CB77A77" w14:textId="2443CF2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55E20677" w14:textId="586FB28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5B1ED7F9" w14:textId="50210CA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49505601" w14:textId="1EEF6F8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8DFB495" w14:textId="2A004971" w:rsidTr="008C1B08">
        <w:trPr>
          <w:trHeight w:val="276"/>
        </w:trPr>
        <w:tc>
          <w:tcPr>
            <w:tcW w:w="1246" w:type="dxa"/>
            <w:vMerge/>
          </w:tcPr>
          <w:p w14:paraId="1CB4612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EFFD5A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7B55D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3C1E067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FCA921B" w14:textId="7786AD8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953E29C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7FE169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9B45D0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7613FF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80E4F29" w14:textId="6296A0D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/>
          </w:tcPr>
          <w:p w14:paraId="07FFD34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C5A110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64C34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74B49E3D" w14:textId="5486EF2F" w:rsidTr="008C1B08">
        <w:trPr>
          <w:trHeight w:val="276"/>
        </w:trPr>
        <w:tc>
          <w:tcPr>
            <w:tcW w:w="1246" w:type="dxa"/>
            <w:vMerge/>
          </w:tcPr>
          <w:p w14:paraId="491F87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99A5B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1A1EE0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C34A8DB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3EA323" w14:textId="1B7B989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D055DCB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A1C3F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8CC3BE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E224B6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792D25D" w14:textId="47A4B87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369D100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27CB90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5D23AB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39F11DCF" w14:textId="2D2493FE" w:rsidTr="008C1B08">
        <w:trPr>
          <w:trHeight w:val="276"/>
        </w:trPr>
        <w:tc>
          <w:tcPr>
            <w:tcW w:w="1246" w:type="dxa"/>
            <w:vMerge/>
          </w:tcPr>
          <w:p w14:paraId="50277DD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13D9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27AC5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AEA458F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87B3100" w14:textId="65608C8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913B3BB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C6258A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3F0B8B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4EA41F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F4E529C" w14:textId="1546543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  <w:vMerge/>
          </w:tcPr>
          <w:p w14:paraId="2AC414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F57EB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AF67CF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DCF5EA2" w14:textId="4D24D989" w:rsidTr="008C1B08">
        <w:trPr>
          <w:trHeight w:val="276"/>
        </w:trPr>
        <w:tc>
          <w:tcPr>
            <w:tcW w:w="1246" w:type="dxa"/>
            <w:vMerge/>
          </w:tcPr>
          <w:p w14:paraId="721164D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0557ED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AF0D5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43B7AF2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8E881E4" w14:textId="2D4A655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CBB17D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FB9C9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576660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A35677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9BA3364" w14:textId="4619ED1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175235E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7EAD0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63CB3E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1FD1398" w14:textId="31CF7B31" w:rsidTr="008C1B08">
        <w:trPr>
          <w:trHeight w:val="276"/>
        </w:trPr>
        <w:tc>
          <w:tcPr>
            <w:tcW w:w="1246" w:type="dxa"/>
            <w:vMerge/>
          </w:tcPr>
          <w:p w14:paraId="676E1FE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6C9C8F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62F77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6079C06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CF97310" w14:textId="322EF2E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8C00156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C9A96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18B32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42A33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FB5D672" w14:textId="6BAA6CA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7DF0D6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B6EC0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2E1E30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B756D78" w14:textId="2ECFFA0F" w:rsidTr="008C1B08">
        <w:trPr>
          <w:trHeight w:val="276"/>
        </w:trPr>
        <w:tc>
          <w:tcPr>
            <w:tcW w:w="1246" w:type="dxa"/>
            <w:vMerge/>
          </w:tcPr>
          <w:p w14:paraId="64E54C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BB71FC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B4C1D7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2135332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A6B6D64" w14:textId="4733529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650996E" w14:textId="77777777" w:rsidR="008C1B08" w:rsidRPr="00677B04" w:rsidRDefault="008C1B08" w:rsidP="00E05D9A">
            <w:pPr>
              <w:tabs>
                <w:tab w:val="left" w:pos="250"/>
              </w:tabs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3711BB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5402A1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99CB26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BB8DBDA" w14:textId="0416BA2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  <w:vMerge/>
          </w:tcPr>
          <w:p w14:paraId="7DD7393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4BA2ED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5A4F6A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4BACC6DF" w14:textId="1497561D" w:rsidTr="008C1B08">
        <w:trPr>
          <w:trHeight w:val="699"/>
        </w:trPr>
        <w:tc>
          <w:tcPr>
            <w:tcW w:w="1246" w:type="dxa"/>
          </w:tcPr>
          <w:p w14:paraId="2D6FB85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Agusti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et al., 2013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BZ3VzdGk8L0F1dGhvcj48WWVhcj4yMDEzPC9ZZWFyPjxS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BZ3VzdGk8L0F1dGhvcj48WWVhcj4yMDEzPC9ZZWFyPjxS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31FE8DA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pain</w:t>
            </w:r>
          </w:p>
        </w:tc>
        <w:tc>
          <w:tcPr>
            <w:tcW w:w="1247" w:type="dxa"/>
          </w:tcPr>
          <w:p w14:paraId="0D8C5F0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101 (ECLIPSE)</w:t>
            </w:r>
          </w:p>
        </w:tc>
        <w:tc>
          <w:tcPr>
            <w:tcW w:w="1247" w:type="dxa"/>
          </w:tcPr>
          <w:p w14:paraId="5D25C3C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4</w:t>
            </w:r>
          </w:p>
          <w:p w14:paraId="0CD5041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</w:tcPr>
          <w:p w14:paraId="630A8274" w14:textId="10FF455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253B7A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</w:tcPr>
          <w:p w14:paraId="48FA1D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</w:tcPr>
          <w:p w14:paraId="3E49406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</w:tcPr>
          <w:p w14:paraId="1B37EDD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0CCF4A2A" w14:textId="76EF42D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075CE682" w14:textId="53E48E3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05</w:t>
            </w:r>
          </w:p>
        </w:tc>
        <w:tc>
          <w:tcPr>
            <w:tcW w:w="992" w:type="dxa"/>
          </w:tcPr>
          <w:p w14:paraId="1203B404" w14:textId="0231D3D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331DA611" w14:textId="4C98A77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48</w:t>
            </w:r>
          </w:p>
        </w:tc>
      </w:tr>
      <w:tr w:rsidR="008C1B08" w:rsidRPr="00677B04" w14:paraId="2E4D56F6" w14:textId="13789EE3" w:rsidTr="008C1B08">
        <w:trPr>
          <w:trHeight w:val="276"/>
        </w:trPr>
        <w:tc>
          <w:tcPr>
            <w:tcW w:w="1246" w:type="dxa"/>
            <w:vMerge w:val="restart"/>
          </w:tcPr>
          <w:p w14:paraId="3E562A7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Antonelli-Incalzi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6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BbnRvbmVsbGktSW5jYWx6aTwvQXV0aG9yPjxZZWFyPjIw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BbnRvbmVsbGktSW5jYWx6aTwvQXV0aG9yPjxZZWFyPjIw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0AA7B55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Italy </w:t>
            </w:r>
          </w:p>
        </w:tc>
        <w:tc>
          <w:tcPr>
            <w:tcW w:w="1247" w:type="dxa"/>
            <w:vMerge w:val="restart"/>
          </w:tcPr>
          <w:p w14:paraId="5EE5184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4</w:t>
            </w:r>
          </w:p>
        </w:tc>
        <w:tc>
          <w:tcPr>
            <w:tcW w:w="1247" w:type="dxa"/>
            <w:vMerge w:val="restart"/>
          </w:tcPr>
          <w:p w14:paraId="15E17327" w14:textId="77777777" w:rsidR="008C1B08" w:rsidRPr="00677B04" w:rsidRDefault="008C1B08" w:rsidP="00E05D9A">
            <w:pPr>
              <w:tabs>
                <w:tab w:val="left" w:pos="741"/>
              </w:tabs>
              <w:spacing w:line="360" w:lineRule="auto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bCs/>
                <w:sz w:val="16"/>
                <w:szCs w:val="20"/>
              </w:rPr>
              <w:t>69</w:t>
            </w:r>
          </w:p>
          <w:p w14:paraId="050B4F5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 w:val="restart"/>
          </w:tcPr>
          <w:p w14:paraId="1DEFDB4E" w14:textId="70736B4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15BD0E3D" w14:textId="0F456E03" w:rsidR="008C1B08" w:rsidRPr="00677B04" w:rsidRDefault="008C1B08" w:rsidP="00E05D9A">
            <w:pPr>
              <w:spacing w:line="360" w:lineRule="auto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Severe COPD</w:t>
            </w:r>
          </w:p>
        </w:tc>
        <w:tc>
          <w:tcPr>
            <w:tcW w:w="992" w:type="dxa"/>
            <w:vMerge w:val="restart"/>
          </w:tcPr>
          <w:p w14:paraId="791B23D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24</w:t>
            </w:r>
          </w:p>
        </w:tc>
        <w:tc>
          <w:tcPr>
            <w:tcW w:w="1134" w:type="dxa"/>
            <w:vMerge w:val="restart"/>
          </w:tcPr>
          <w:p w14:paraId="213C239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992" w:type="dxa"/>
            <w:vMerge w:val="restart"/>
          </w:tcPr>
          <w:p w14:paraId="1B2D27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15743399" w14:textId="175E2BB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25EC32D9" w14:textId="12C0235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</w:t>
            </w:r>
          </w:p>
        </w:tc>
        <w:tc>
          <w:tcPr>
            <w:tcW w:w="992" w:type="dxa"/>
            <w:vMerge w:val="restart"/>
          </w:tcPr>
          <w:p w14:paraId="7167867F" w14:textId="7019616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2B9FA3E9" w14:textId="18B9A1B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1AD4163" w14:textId="265FD92B" w:rsidTr="008C1B08">
        <w:trPr>
          <w:trHeight w:val="276"/>
        </w:trPr>
        <w:tc>
          <w:tcPr>
            <w:tcW w:w="1246" w:type="dxa"/>
            <w:vMerge/>
          </w:tcPr>
          <w:p w14:paraId="6A2F3CB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13A25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EC18A5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1E42B8F" w14:textId="77777777" w:rsidR="008C1B08" w:rsidRPr="00677B04" w:rsidRDefault="008C1B08" w:rsidP="00E05D9A">
            <w:pPr>
              <w:tabs>
                <w:tab w:val="left" w:pos="741"/>
              </w:tabs>
              <w:spacing w:line="360" w:lineRule="auto"/>
              <w:rPr>
                <w:rFonts w:ascii="Arial" w:hAnsi="Arial" w:cs="Arial"/>
                <w:bCs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967B02B" w14:textId="2637E56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9DE2357" w14:textId="77777777" w:rsidR="008C1B08" w:rsidRPr="00677B04" w:rsidRDefault="008C1B08" w:rsidP="00E05D9A">
            <w:pPr>
              <w:spacing w:line="360" w:lineRule="auto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8AEB00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70A49D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639C7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61B10F3" w14:textId="247E2E2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>eart rate</w:t>
            </w:r>
          </w:p>
        </w:tc>
        <w:tc>
          <w:tcPr>
            <w:tcW w:w="992" w:type="dxa"/>
          </w:tcPr>
          <w:p w14:paraId="17661B50" w14:textId="17BDFA0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9</w:t>
            </w:r>
          </w:p>
        </w:tc>
        <w:tc>
          <w:tcPr>
            <w:tcW w:w="992" w:type="dxa"/>
            <w:vMerge/>
          </w:tcPr>
          <w:p w14:paraId="433288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49E33F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45386334" w14:textId="443B23A7" w:rsidTr="008C1B08">
        <w:trPr>
          <w:trHeight w:val="276"/>
        </w:trPr>
        <w:tc>
          <w:tcPr>
            <w:tcW w:w="1246" w:type="dxa"/>
            <w:vMerge/>
          </w:tcPr>
          <w:p w14:paraId="0EB246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83C57E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E048A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F3819C8" w14:textId="77777777" w:rsidR="008C1B08" w:rsidRPr="00677B04" w:rsidRDefault="008C1B08" w:rsidP="00E05D9A">
            <w:pPr>
              <w:tabs>
                <w:tab w:val="left" w:pos="741"/>
              </w:tabs>
              <w:spacing w:line="360" w:lineRule="auto"/>
              <w:rPr>
                <w:rFonts w:ascii="Arial" w:hAnsi="Arial" w:cs="Arial"/>
                <w:bCs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641DC67" w14:textId="43A65B8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7B157F4" w14:textId="77777777" w:rsidR="008C1B08" w:rsidRPr="00677B04" w:rsidRDefault="008C1B08" w:rsidP="00E05D9A">
            <w:pPr>
              <w:spacing w:line="360" w:lineRule="auto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2A9E3C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A93DB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555BC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BD3909D" w14:textId="6E2E4A5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6E5FB3CB" w14:textId="00E6DD5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7</w:t>
            </w:r>
          </w:p>
        </w:tc>
        <w:tc>
          <w:tcPr>
            <w:tcW w:w="992" w:type="dxa"/>
            <w:vMerge/>
          </w:tcPr>
          <w:p w14:paraId="68816E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865EE8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86761B4" w14:textId="097DC7C2" w:rsidTr="008C1B08">
        <w:trPr>
          <w:trHeight w:val="276"/>
        </w:trPr>
        <w:tc>
          <w:tcPr>
            <w:tcW w:w="1246" w:type="dxa"/>
            <w:vMerge/>
          </w:tcPr>
          <w:p w14:paraId="1F42A93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628F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F21560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CEDC2BF" w14:textId="77777777" w:rsidR="008C1B08" w:rsidRPr="00677B04" w:rsidRDefault="008C1B08" w:rsidP="00E05D9A">
            <w:pPr>
              <w:tabs>
                <w:tab w:val="left" w:pos="741"/>
              </w:tabs>
              <w:spacing w:line="360" w:lineRule="auto"/>
              <w:rPr>
                <w:rFonts w:ascii="Arial" w:hAnsi="Arial" w:cs="Arial"/>
                <w:bCs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8551DC8" w14:textId="16978D9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464805B" w14:textId="77777777" w:rsidR="008C1B08" w:rsidRPr="00677B04" w:rsidRDefault="008C1B08" w:rsidP="00E05D9A">
            <w:pPr>
              <w:spacing w:line="360" w:lineRule="auto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63EAA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D23BE2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F436AD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9650EDB" w14:textId="33C66EF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74F7B5EE" w14:textId="5E9C703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9</w:t>
            </w:r>
          </w:p>
        </w:tc>
        <w:tc>
          <w:tcPr>
            <w:tcW w:w="992" w:type="dxa"/>
            <w:vMerge/>
          </w:tcPr>
          <w:p w14:paraId="5E0B6B8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7286AC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0B9AABC" w14:textId="6494A370" w:rsidTr="008C1B08">
        <w:trPr>
          <w:trHeight w:val="293"/>
        </w:trPr>
        <w:tc>
          <w:tcPr>
            <w:tcW w:w="1246" w:type="dxa"/>
            <w:vMerge w:val="restart"/>
          </w:tcPr>
          <w:p w14:paraId="680DEC3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Bafadhel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YWZhZGhlbDwvQXV0aG9yPjxZZWFyPjIwMTE8L1llYXI+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YWZhZGhlbDwvQXV0aG9yPjxZZWFyPjIwMTE8L1llYXI+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792BD37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  <w:vMerge w:val="restart"/>
          </w:tcPr>
          <w:p w14:paraId="215B919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5</w:t>
            </w:r>
          </w:p>
        </w:tc>
        <w:tc>
          <w:tcPr>
            <w:tcW w:w="1247" w:type="dxa"/>
            <w:vMerge w:val="restart"/>
          </w:tcPr>
          <w:p w14:paraId="50EDD56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9</w:t>
            </w:r>
          </w:p>
        </w:tc>
        <w:tc>
          <w:tcPr>
            <w:tcW w:w="1247" w:type="dxa"/>
            <w:vMerge w:val="restart"/>
          </w:tcPr>
          <w:p w14:paraId="4F1FBD8F" w14:textId="7F8ACE9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Physician-diagnosis and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0FB7F0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2CFE3DE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309A6E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992" w:type="dxa"/>
            <w:vMerge w:val="restart"/>
          </w:tcPr>
          <w:p w14:paraId="2F9420C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354EEF68" w14:textId="328AF6C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  <w:vMerge w:val="restart"/>
          </w:tcPr>
          <w:p w14:paraId="30433BF4" w14:textId="182A9A1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E5FCAF2" w14:textId="3565739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8</w:t>
            </w:r>
          </w:p>
        </w:tc>
        <w:tc>
          <w:tcPr>
            <w:tcW w:w="992" w:type="dxa"/>
            <w:vMerge w:val="restart"/>
          </w:tcPr>
          <w:p w14:paraId="5BF96E71" w14:textId="1010338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535E360D" w14:textId="0B0EDEAA" w:rsidTr="008C1B08">
        <w:trPr>
          <w:trHeight w:val="292"/>
        </w:trPr>
        <w:tc>
          <w:tcPr>
            <w:tcW w:w="1246" w:type="dxa"/>
            <w:vMerge/>
          </w:tcPr>
          <w:p w14:paraId="5C62ED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2D49F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7B69B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79260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58A07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3FFBB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0A2D97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727CB5D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559DC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480CBAA" w14:textId="5895D3C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6C12238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EE9EC08" w14:textId="06EA5E4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8</w:t>
            </w:r>
          </w:p>
        </w:tc>
        <w:tc>
          <w:tcPr>
            <w:tcW w:w="992" w:type="dxa"/>
            <w:vMerge/>
          </w:tcPr>
          <w:p w14:paraId="3F10974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2C12F86" w14:textId="7A88EE69" w:rsidTr="008C1B08">
        <w:trPr>
          <w:trHeight w:val="276"/>
        </w:trPr>
        <w:tc>
          <w:tcPr>
            <w:tcW w:w="1246" w:type="dxa"/>
            <w:vMerge w:val="restart"/>
          </w:tcPr>
          <w:p w14:paraId="4DD7DC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Blumenthal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6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bHVtZW50aGFsPC9BdXRob3I+PFllYXI+MjAxNjwvWWVh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bHVtZW50aGFsPC9BdXRob3I+PFllYXI+MjAxNjwvWWVh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6D36751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  <w:vMerge w:val="restart"/>
          </w:tcPr>
          <w:p w14:paraId="5D3673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26 (INSPIRE-II)</w:t>
            </w:r>
          </w:p>
        </w:tc>
        <w:tc>
          <w:tcPr>
            <w:tcW w:w="1247" w:type="dxa"/>
            <w:vMerge w:val="restart"/>
          </w:tcPr>
          <w:p w14:paraId="0CFA03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6</w:t>
            </w:r>
          </w:p>
        </w:tc>
        <w:tc>
          <w:tcPr>
            <w:tcW w:w="1247" w:type="dxa"/>
            <w:vMerge w:val="restart"/>
          </w:tcPr>
          <w:p w14:paraId="6E7033BF" w14:textId="3CAEB4A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617E1EA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A-D</w:t>
            </w:r>
          </w:p>
        </w:tc>
        <w:tc>
          <w:tcPr>
            <w:tcW w:w="992" w:type="dxa"/>
            <w:vMerge w:val="restart"/>
          </w:tcPr>
          <w:p w14:paraId="3EEC28F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0</w:t>
            </w:r>
          </w:p>
        </w:tc>
        <w:tc>
          <w:tcPr>
            <w:tcW w:w="1134" w:type="dxa"/>
            <w:vMerge w:val="restart"/>
          </w:tcPr>
          <w:p w14:paraId="04EBB41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  <w:vMerge w:val="restart"/>
          </w:tcPr>
          <w:p w14:paraId="6167B61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22F2E00" w14:textId="68305DC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17049995" w14:textId="22898E4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9</w:t>
            </w:r>
          </w:p>
        </w:tc>
        <w:tc>
          <w:tcPr>
            <w:tcW w:w="992" w:type="dxa"/>
            <w:vMerge w:val="restart"/>
          </w:tcPr>
          <w:p w14:paraId="2684AC0B" w14:textId="1224197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4AC8DD57" w14:textId="0DF2357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9</w:t>
            </w:r>
          </w:p>
        </w:tc>
      </w:tr>
      <w:tr w:rsidR="008C1B08" w:rsidRPr="00677B04" w14:paraId="73F7F1A0" w14:textId="16E0270D" w:rsidTr="008C1B08">
        <w:trPr>
          <w:trHeight w:val="276"/>
        </w:trPr>
        <w:tc>
          <w:tcPr>
            <w:tcW w:w="1246" w:type="dxa"/>
            <w:vMerge/>
          </w:tcPr>
          <w:p w14:paraId="6A409EC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C177DD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C43D3F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1274DF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BE624FE" w14:textId="07C3EC4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725E3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654616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E2869E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F73AE7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046EC66" w14:textId="1FF8D48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2BE7D441" w14:textId="27FE9D9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9</w:t>
            </w:r>
          </w:p>
        </w:tc>
        <w:tc>
          <w:tcPr>
            <w:tcW w:w="992" w:type="dxa"/>
            <w:vMerge/>
          </w:tcPr>
          <w:p w14:paraId="77C69B3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93DE334" w14:textId="6DF022B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9</w:t>
            </w:r>
          </w:p>
        </w:tc>
      </w:tr>
      <w:tr w:rsidR="008C1B08" w:rsidRPr="00677B04" w14:paraId="32CA15F3" w14:textId="7642015A" w:rsidTr="008C1B08">
        <w:tc>
          <w:tcPr>
            <w:tcW w:w="1246" w:type="dxa"/>
          </w:tcPr>
          <w:p w14:paraId="284917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Bu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dTwvQXV0aG9yPjxZZWFyPjIwMTE8L1llYXI+PFJlY051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dTwvQXV0aG9yPjxZZWFyPjIwMTE8L1llYXI+PFJlY051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6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1707F7B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hina</w:t>
            </w:r>
          </w:p>
        </w:tc>
        <w:tc>
          <w:tcPr>
            <w:tcW w:w="1247" w:type="dxa"/>
          </w:tcPr>
          <w:p w14:paraId="27B80FD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56 (MLCC)</w:t>
            </w:r>
          </w:p>
        </w:tc>
        <w:tc>
          <w:tcPr>
            <w:tcW w:w="1247" w:type="dxa"/>
          </w:tcPr>
          <w:p w14:paraId="5B43659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1 (median)</w:t>
            </w:r>
          </w:p>
        </w:tc>
        <w:tc>
          <w:tcPr>
            <w:tcW w:w="1247" w:type="dxa"/>
          </w:tcPr>
          <w:p w14:paraId="439D598D" w14:textId="2BD6A4A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6814E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</w:tcPr>
          <w:p w14:paraId="67FC76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4</w:t>
            </w:r>
          </w:p>
        </w:tc>
        <w:tc>
          <w:tcPr>
            <w:tcW w:w="1134" w:type="dxa"/>
          </w:tcPr>
          <w:p w14:paraId="5B6813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</w:tcPr>
          <w:p w14:paraId="42C24B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5D3AD420" w14:textId="30717CA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34E8C856" w14:textId="0CC91F1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15A569E" w14:textId="1ABB77B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1B9E142" w14:textId="24EBD18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3EBC5086" w14:textId="33039677" w:rsidTr="008C1B08">
        <w:tc>
          <w:tcPr>
            <w:tcW w:w="1246" w:type="dxa"/>
          </w:tcPr>
          <w:p w14:paraId="0DB8CBA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Budweiser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7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dWR3ZWlzZXI8L0F1dGhvcj48WWVhcj4yMDA3PC9ZZWFy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CdWR3ZWlzZXI8L0F1dGhvcj48WWVhcj4yMDA3PC9ZZWFy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7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05692D8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ermany</w:t>
            </w:r>
          </w:p>
        </w:tc>
        <w:tc>
          <w:tcPr>
            <w:tcW w:w="1247" w:type="dxa"/>
          </w:tcPr>
          <w:p w14:paraId="2F04F4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8</w:t>
            </w:r>
          </w:p>
        </w:tc>
        <w:tc>
          <w:tcPr>
            <w:tcW w:w="1247" w:type="dxa"/>
          </w:tcPr>
          <w:p w14:paraId="6C28A03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</w:tcPr>
          <w:p w14:paraId="6D9864BB" w14:textId="688C4F4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A5D3DA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GOLD IV </w:t>
            </w:r>
          </w:p>
          <w:p w14:paraId="361373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03B9A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24</w:t>
            </w:r>
          </w:p>
        </w:tc>
        <w:tc>
          <w:tcPr>
            <w:tcW w:w="1134" w:type="dxa"/>
          </w:tcPr>
          <w:p w14:paraId="3999A25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</w:tcPr>
          <w:p w14:paraId="55F54DF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2BB025E1" w14:textId="05D267D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1FA9E9A1" w14:textId="73E73CC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44</w:t>
            </w:r>
          </w:p>
        </w:tc>
        <w:tc>
          <w:tcPr>
            <w:tcW w:w="992" w:type="dxa"/>
          </w:tcPr>
          <w:p w14:paraId="54748481" w14:textId="0912D68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50C197D" w14:textId="32BC392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74743D28" w14:textId="0C3A94F9" w:rsidTr="008C1B08">
        <w:trPr>
          <w:trHeight w:val="276"/>
        </w:trPr>
        <w:tc>
          <w:tcPr>
            <w:tcW w:w="1246" w:type="dxa"/>
            <w:vMerge w:val="restart"/>
          </w:tcPr>
          <w:p w14:paraId="5969F81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Cano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YW5vPC9BdXRob3I+PFllYXI+MjAwNDwvWWVhcj48UmVj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YW5vPC9BdXRob3I+PFllYXI+MjAwNDwvWWVhcj48UmVj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8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515ED1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rance</w:t>
            </w:r>
          </w:p>
        </w:tc>
        <w:tc>
          <w:tcPr>
            <w:tcW w:w="1247" w:type="dxa"/>
            <w:vMerge w:val="restart"/>
          </w:tcPr>
          <w:p w14:paraId="3D8901B4" w14:textId="4E46C4B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09</w:t>
            </w:r>
          </w:p>
        </w:tc>
        <w:tc>
          <w:tcPr>
            <w:tcW w:w="1247" w:type="dxa"/>
            <w:vMerge w:val="restart"/>
          </w:tcPr>
          <w:p w14:paraId="4C132AC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2</w:t>
            </w:r>
          </w:p>
        </w:tc>
        <w:tc>
          <w:tcPr>
            <w:tcW w:w="1247" w:type="dxa"/>
            <w:vMerge w:val="restart"/>
          </w:tcPr>
          <w:p w14:paraId="165C428D" w14:textId="116FD23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6C71C82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007EBB5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8</w:t>
            </w:r>
          </w:p>
        </w:tc>
        <w:tc>
          <w:tcPr>
            <w:tcW w:w="1134" w:type="dxa"/>
            <w:vMerge w:val="restart"/>
          </w:tcPr>
          <w:p w14:paraId="18E54CA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  <w:vMerge w:val="restart"/>
          </w:tcPr>
          <w:p w14:paraId="2FB9581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ataset</w:t>
            </w:r>
          </w:p>
        </w:tc>
        <w:tc>
          <w:tcPr>
            <w:tcW w:w="992" w:type="dxa"/>
          </w:tcPr>
          <w:p w14:paraId="3E71CFA7" w14:textId="79E8832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2F38002D" w14:textId="67FC32A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1</w:t>
            </w:r>
          </w:p>
        </w:tc>
        <w:tc>
          <w:tcPr>
            <w:tcW w:w="992" w:type="dxa"/>
            <w:vMerge w:val="restart"/>
          </w:tcPr>
          <w:p w14:paraId="126B9545" w14:textId="51310A0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444A2027" w14:textId="6159F5E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2</w:t>
            </w:r>
          </w:p>
        </w:tc>
      </w:tr>
      <w:tr w:rsidR="008C1B08" w:rsidRPr="00677B04" w14:paraId="16277F76" w14:textId="6AC058D3" w:rsidTr="008C1B08">
        <w:trPr>
          <w:trHeight w:val="276"/>
        </w:trPr>
        <w:tc>
          <w:tcPr>
            <w:tcW w:w="1246" w:type="dxa"/>
            <w:vMerge/>
          </w:tcPr>
          <w:p w14:paraId="65C3A43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D80D7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2D963A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8D1096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662D1D8" w14:textId="73D853E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81916F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1FDD76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23DDDB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A6F980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01C7CA1" w14:textId="533B461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0FE60E7F" w14:textId="23FD539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32</w:t>
            </w:r>
          </w:p>
        </w:tc>
        <w:tc>
          <w:tcPr>
            <w:tcW w:w="992" w:type="dxa"/>
            <w:vMerge/>
          </w:tcPr>
          <w:p w14:paraId="07C6E8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4C29EE8" w14:textId="487BF91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2</w:t>
            </w:r>
          </w:p>
        </w:tc>
      </w:tr>
      <w:tr w:rsidR="008C1B08" w:rsidRPr="00677B04" w14:paraId="41E3A5AC" w14:textId="69572157" w:rsidTr="008C1B08">
        <w:tc>
          <w:tcPr>
            <w:tcW w:w="1246" w:type="dxa"/>
          </w:tcPr>
          <w:p w14:paraId="2A5B19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Casanova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8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YXNhbm92YTwvQXV0aG9yPjxZZWFyPjIwMDg8L1llYXI+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YXNhbm92YTwvQXV0aG9yPjxZZWFyPjIwMDg8L1llYXI+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9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03FAF1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, Spain</w:t>
            </w:r>
          </w:p>
        </w:tc>
        <w:tc>
          <w:tcPr>
            <w:tcW w:w="1247" w:type="dxa"/>
          </w:tcPr>
          <w:p w14:paraId="4CFC40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576</w:t>
            </w:r>
          </w:p>
        </w:tc>
        <w:tc>
          <w:tcPr>
            <w:tcW w:w="1247" w:type="dxa"/>
          </w:tcPr>
          <w:p w14:paraId="044AF99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8</w:t>
            </w:r>
          </w:p>
        </w:tc>
        <w:tc>
          <w:tcPr>
            <w:tcW w:w="1247" w:type="dxa"/>
          </w:tcPr>
          <w:p w14:paraId="4B567C56" w14:textId="4123B7C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H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4FECBE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4D78B4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36</w:t>
            </w:r>
          </w:p>
        </w:tc>
        <w:tc>
          <w:tcPr>
            <w:tcW w:w="1134" w:type="dxa"/>
          </w:tcPr>
          <w:p w14:paraId="2AB624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4</w:t>
            </w:r>
          </w:p>
        </w:tc>
        <w:tc>
          <w:tcPr>
            <w:tcW w:w="992" w:type="dxa"/>
          </w:tcPr>
          <w:p w14:paraId="2896F28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4EA6F892" w14:textId="57105E5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769ADD71" w14:textId="29FF3DA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20</w:t>
            </w:r>
          </w:p>
        </w:tc>
        <w:tc>
          <w:tcPr>
            <w:tcW w:w="992" w:type="dxa"/>
          </w:tcPr>
          <w:p w14:paraId="2E2E212D" w14:textId="3FEC8BD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3ABB8F31" w14:textId="70BE0AC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1A586DB4" w14:textId="48712E75" w:rsidTr="008C1B08">
        <w:trPr>
          <w:trHeight w:val="276"/>
        </w:trPr>
        <w:tc>
          <w:tcPr>
            <w:tcW w:w="1246" w:type="dxa"/>
            <w:vMerge w:val="restart"/>
          </w:tcPr>
          <w:p w14:paraId="555795E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Celli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2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ZWxsaTwvQXV0aG9yPjxZZWFyPjIwMTI8L1llYXI+PFJl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ZWxsaTwvQXV0aG9yPjxZZWFyPjIwMTI8L1llYXI+PFJl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0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1C1E46F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pain</w:t>
            </w:r>
          </w:p>
        </w:tc>
        <w:tc>
          <w:tcPr>
            <w:tcW w:w="1247" w:type="dxa"/>
            <w:vMerge w:val="restart"/>
          </w:tcPr>
          <w:p w14:paraId="5094295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843 (ECLIPSE)</w:t>
            </w:r>
          </w:p>
        </w:tc>
        <w:tc>
          <w:tcPr>
            <w:tcW w:w="1247" w:type="dxa"/>
            <w:vMerge w:val="restart"/>
          </w:tcPr>
          <w:p w14:paraId="5F0406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4</w:t>
            </w:r>
          </w:p>
        </w:tc>
        <w:tc>
          <w:tcPr>
            <w:tcW w:w="1247" w:type="dxa"/>
            <w:vMerge w:val="restart"/>
          </w:tcPr>
          <w:p w14:paraId="387DA9F8" w14:textId="4386464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47EE642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  <w:vMerge w:val="restart"/>
          </w:tcPr>
          <w:p w14:paraId="5DB8F34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1B5A4B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</w:t>
            </w:r>
          </w:p>
        </w:tc>
        <w:tc>
          <w:tcPr>
            <w:tcW w:w="992" w:type="dxa"/>
            <w:vMerge w:val="restart"/>
          </w:tcPr>
          <w:p w14:paraId="7203E44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3910084F" w14:textId="45B0534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371B9551" w14:textId="1878971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8</w:t>
            </w:r>
          </w:p>
        </w:tc>
        <w:tc>
          <w:tcPr>
            <w:tcW w:w="992" w:type="dxa"/>
            <w:vMerge w:val="restart"/>
          </w:tcPr>
          <w:p w14:paraId="383C1D5E" w14:textId="65498A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753F69ED" w14:textId="5140F04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6D1E9F4" w14:textId="1CCF8D94" w:rsidTr="008C1B08">
        <w:trPr>
          <w:trHeight w:val="276"/>
        </w:trPr>
        <w:tc>
          <w:tcPr>
            <w:tcW w:w="1246" w:type="dxa"/>
            <w:vMerge/>
          </w:tcPr>
          <w:p w14:paraId="1063AF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4DC5B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1A78EA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4191A0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20750B5" w14:textId="606A92D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DB0206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349D3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2345C2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DC0C1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1773091" w14:textId="434DD2E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>eart rate</w:t>
            </w:r>
          </w:p>
        </w:tc>
        <w:tc>
          <w:tcPr>
            <w:tcW w:w="992" w:type="dxa"/>
          </w:tcPr>
          <w:p w14:paraId="348F27A8" w14:textId="1BA14B0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E855AC">
              <w:rPr>
                <w:rFonts w:ascii="Arial" w:hAnsi="Arial" w:cs="Arial"/>
                <w:sz w:val="16"/>
                <w:szCs w:val="20"/>
              </w:rPr>
              <w:t>168</w:t>
            </w:r>
          </w:p>
        </w:tc>
        <w:tc>
          <w:tcPr>
            <w:tcW w:w="992" w:type="dxa"/>
            <w:vMerge/>
          </w:tcPr>
          <w:p w14:paraId="72F130F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9F08B3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C43FE3D" w14:textId="0C1A616E" w:rsidTr="008C1B08">
        <w:trPr>
          <w:trHeight w:val="276"/>
        </w:trPr>
        <w:tc>
          <w:tcPr>
            <w:tcW w:w="1246" w:type="dxa"/>
            <w:vMerge/>
          </w:tcPr>
          <w:p w14:paraId="5E08F7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9119C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3ACFA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E08008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408E7C7" w14:textId="5B80EA2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4B081A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A2AD51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83CEC8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44BD55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B186A43" w14:textId="15C8143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22B17A1D" w14:textId="37BCAFE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E855AC">
              <w:rPr>
                <w:rFonts w:ascii="Arial" w:hAnsi="Arial" w:cs="Arial"/>
                <w:sz w:val="16"/>
                <w:szCs w:val="20"/>
              </w:rPr>
              <w:t>168</w:t>
            </w:r>
          </w:p>
        </w:tc>
        <w:tc>
          <w:tcPr>
            <w:tcW w:w="992" w:type="dxa"/>
            <w:vMerge/>
          </w:tcPr>
          <w:p w14:paraId="0DA662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30CA3C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5EABCEB7" w14:textId="56F3EA53" w:rsidTr="008C1B08">
        <w:trPr>
          <w:trHeight w:val="276"/>
        </w:trPr>
        <w:tc>
          <w:tcPr>
            <w:tcW w:w="1246" w:type="dxa"/>
            <w:vMerge/>
          </w:tcPr>
          <w:p w14:paraId="777D346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950A09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52CE7C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6C425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DD2A9BB" w14:textId="6F0D768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5C62CD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3E152F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6377F6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A1E7CE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671549B" w14:textId="5CB487D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24C7B213" w14:textId="14CCC81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E855AC">
              <w:rPr>
                <w:rFonts w:ascii="Arial" w:hAnsi="Arial" w:cs="Arial"/>
                <w:sz w:val="16"/>
                <w:szCs w:val="20"/>
              </w:rPr>
              <w:t>168</w:t>
            </w:r>
          </w:p>
        </w:tc>
        <w:tc>
          <w:tcPr>
            <w:tcW w:w="992" w:type="dxa"/>
            <w:vMerge/>
          </w:tcPr>
          <w:p w14:paraId="1C074EB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F642EE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7EA239C4" w14:textId="21674A80" w:rsidTr="008C1B08">
        <w:trPr>
          <w:trHeight w:val="276"/>
        </w:trPr>
        <w:tc>
          <w:tcPr>
            <w:tcW w:w="1246" w:type="dxa"/>
            <w:vMerge/>
          </w:tcPr>
          <w:p w14:paraId="00261FE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1A341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0B2E0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AF0F15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866B486" w14:textId="2993380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7285B8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5D3588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7F824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59F62E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2A1E566" w14:textId="0F249A3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</w:tcPr>
          <w:p w14:paraId="67EA25D0" w14:textId="0A3CAF2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E855AC">
              <w:rPr>
                <w:rFonts w:ascii="Arial" w:hAnsi="Arial" w:cs="Arial"/>
                <w:sz w:val="16"/>
                <w:szCs w:val="20"/>
              </w:rPr>
              <w:t>168</w:t>
            </w:r>
          </w:p>
        </w:tc>
        <w:tc>
          <w:tcPr>
            <w:tcW w:w="992" w:type="dxa"/>
            <w:vMerge/>
          </w:tcPr>
          <w:p w14:paraId="1CB979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27319E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7DBDEA8" w14:textId="64B61A5F" w:rsidTr="008C1B08">
        <w:trPr>
          <w:trHeight w:val="276"/>
        </w:trPr>
        <w:tc>
          <w:tcPr>
            <w:tcW w:w="1246" w:type="dxa"/>
            <w:vMerge/>
          </w:tcPr>
          <w:p w14:paraId="308F0C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AD279C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795BA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61DD53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189954C" w14:textId="06C2FE8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3130D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CE55C8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61C460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5B6FB8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91E8BB9" w14:textId="55186B7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</w:tcPr>
          <w:p w14:paraId="63E3108C" w14:textId="24DECD0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E855AC">
              <w:rPr>
                <w:rFonts w:ascii="Arial" w:hAnsi="Arial" w:cs="Arial"/>
                <w:sz w:val="16"/>
                <w:szCs w:val="20"/>
              </w:rPr>
              <w:t>168</w:t>
            </w:r>
          </w:p>
        </w:tc>
        <w:tc>
          <w:tcPr>
            <w:tcW w:w="992" w:type="dxa"/>
            <w:vMerge/>
          </w:tcPr>
          <w:p w14:paraId="18FEAA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CE44E7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779C5197" w14:textId="5DA3B1C7" w:rsidTr="008C1B08">
        <w:trPr>
          <w:trHeight w:val="276"/>
        </w:trPr>
        <w:tc>
          <w:tcPr>
            <w:tcW w:w="1246" w:type="dxa"/>
            <w:vMerge/>
          </w:tcPr>
          <w:p w14:paraId="68F9957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9E8E10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60DDD1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CE714B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811AEA2" w14:textId="3EF6FFD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96538A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63B93C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69FF1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0F6656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BE80B1D" w14:textId="126D675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</w:tcPr>
          <w:p w14:paraId="3FFF3FFC" w14:textId="0A22DCA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E855AC">
              <w:rPr>
                <w:rFonts w:ascii="Arial" w:hAnsi="Arial" w:cs="Arial"/>
                <w:sz w:val="16"/>
                <w:szCs w:val="20"/>
              </w:rPr>
              <w:t>168</w:t>
            </w:r>
          </w:p>
        </w:tc>
        <w:tc>
          <w:tcPr>
            <w:tcW w:w="992" w:type="dxa"/>
            <w:vMerge/>
          </w:tcPr>
          <w:p w14:paraId="3E46887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2EE99A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5B32C724" w14:textId="068A1DCD" w:rsidTr="008C1B08">
        <w:tc>
          <w:tcPr>
            <w:tcW w:w="1246" w:type="dxa"/>
          </w:tcPr>
          <w:p w14:paraId="4D754F0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Cote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7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NzwvWWVhcj48UmVj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NzwvWWVhcj48UmVj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1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2864D78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USA, Spain, Venezuela </w:t>
            </w:r>
          </w:p>
        </w:tc>
        <w:tc>
          <w:tcPr>
            <w:tcW w:w="1247" w:type="dxa"/>
          </w:tcPr>
          <w:p w14:paraId="3FADC4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05 (BODE)</w:t>
            </w:r>
          </w:p>
        </w:tc>
        <w:tc>
          <w:tcPr>
            <w:tcW w:w="1247" w:type="dxa"/>
          </w:tcPr>
          <w:p w14:paraId="086541A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1247" w:type="dxa"/>
          </w:tcPr>
          <w:p w14:paraId="2F954DF5" w14:textId="20230F9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DDC8E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6032886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4</w:t>
            </w:r>
          </w:p>
        </w:tc>
        <w:tc>
          <w:tcPr>
            <w:tcW w:w="1134" w:type="dxa"/>
          </w:tcPr>
          <w:p w14:paraId="0DA6B41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</w:tcPr>
          <w:p w14:paraId="4F5717A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BA5EB6E" w14:textId="7678079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2745D060" w14:textId="75C962D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3C57BEA1" w14:textId="49E274C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0D38F278" w14:textId="0FA5DA1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30</w:t>
            </w:r>
          </w:p>
        </w:tc>
      </w:tr>
      <w:tr w:rsidR="008C1B08" w:rsidRPr="00677B04" w14:paraId="3071BAE6" w14:textId="5CBAA01C" w:rsidTr="008C1B08">
        <w:tc>
          <w:tcPr>
            <w:tcW w:w="1246" w:type="dxa"/>
          </w:tcPr>
          <w:p w14:paraId="460EA4B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Cote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7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NzwvWWVhcj48UmVj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NzwvWWVhcj48UmVj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2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3AD2DFB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</w:tcPr>
          <w:p w14:paraId="46DE6A3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5 (BODE)</w:t>
            </w:r>
          </w:p>
        </w:tc>
        <w:tc>
          <w:tcPr>
            <w:tcW w:w="1247" w:type="dxa"/>
          </w:tcPr>
          <w:p w14:paraId="5D9EADC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bCs/>
                <w:sz w:val="16"/>
                <w:szCs w:val="20"/>
              </w:rPr>
              <w:t>68</w:t>
            </w:r>
          </w:p>
        </w:tc>
        <w:tc>
          <w:tcPr>
            <w:tcW w:w="1247" w:type="dxa"/>
          </w:tcPr>
          <w:p w14:paraId="2B7DA2A8" w14:textId="356000E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DD5C81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3B2A24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1134" w:type="dxa"/>
          </w:tcPr>
          <w:p w14:paraId="5AD4269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</w:tcPr>
          <w:p w14:paraId="17DA65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E9D4D0D" w14:textId="68ABA2B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73A1E7BA" w14:textId="1B8EB0A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71</w:t>
            </w:r>
          </w:p>
        </w:tc>
        <w:tc>
          <w:tcPr>
            <w:tcW w:w="992" w:type="dxa"/>
          </w:tcPr>
          <w:p w14:paraId="2543BC17" w14:textId="4C1B026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32937907" w14:textId="433720A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78326F1F" w14:textId="5E96BDA2" w:rsidTr="008C1B08">
        <w:tc>
          <w:tcPr>
            <w:tcW w:w="1246" w:type="dxa"/>
          </w:tcPr>
          <w:p w14:paraId="161BDB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Cote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8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ODwvWWVhcj48UmVj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ODwvWWVhcj48UmVj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3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45B339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, Spain, Venezuela</w:t>
            </w:r>
          </w:p>
        </w:tc>
        <w:tc>
          <w:tcPr>
            <w:tcW w:w="1247" w:type="dxa"/>
          </w:tcPr>
          <w:p w14:paraId="07B528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79 (BODE)</w:t>
            </w:r>
          </w:p>
        </w:tc>
        <w:tc>
          <w:tcPr>
            <w:tcW w:w="1247" w:type="dxa"/>
          </w:tcPr>
          <w:p w14:paraId="4BD41E4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6</w:t>
            </w:r>
          </w:p>
        </w:tc>
        <w:tc>
          <w:tcPr>
            <w:tcW w:w="1247" w:type="dxa"/>
          </w:tcPr>
          <w:p w14:paraId="239A0C91" w14:textId="5337F3B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67E0E5C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2EA441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25</w:t>
            </w:r>
          </w:p>
        </w:tc>
        <w:tc>
          <w:tcPr>
            <w:tcW w:w="1134" w:type="dxa"/>
          </w:tcPr>
          <w:p w14:paraId="6E6578B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4</w:t>
            </w:r>
          </w:p>
        </w:tc>
        <w:tc>
          <w:tcPr>
            <w:tcW w:w="992" w:type="dxa"/>
          </w:tcPr>
          <w:p w14:paraId="45D42F9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57F5E39D" w14:textId="34ED53B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0F29F03B" w14:textId="0FB2005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23</w:t>
            </w:r>
          </w:p>
        </w:tc>
        <w:tc>
          <w:tcPr>
            <w:tcW w:w="992" w:type="dxa"/>
          </w:tcPr>
          <w:p w14:paraId="56F1B404" w14:textId="3AC376B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193DA38" w14:textId="77AE79B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6F88F5CE" w14:textId="702744DF" w:rsidTr="008C1B08">
        <w:trPr>
          <w:trHeight w:val="276"/>
        </w:trPr>
        <w:tc>
          <w:tcPr>
            <w:tcW w:w="1246" w:type="dxa"/>
            <w:vMerge w:val="restart"/>
          </w:tcPr>
          <w:p w14:paraId="41DDEC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Cote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8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ODwvWWVhcj48UmVj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Db3RlPC9BdXRob3I+PFllYXI+MjAwODwvWWVhcj48UmVj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4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79B7746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, Spain</w:t>
            </w:r>
          </w:p>
        </w:tc>
        <w:tc>
          <w:tcPr>
            <w:tcW w:w="1247" w:type="dxa"/>
            <w:vMerge w:val="restart"/>
          </w:tcPr>
          <w:p w14:paraId="0DF8FD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44 (BODE)</w:t>
            </w:r>
          </w:p>
        </w:tc>
        <w:tc>
          <w:tcPr>
            <w:tcW w:w="1247" w:type="dxa"/>
            <w:vMerge w:val="restart"/>
          </w:tcPr>
          <w:p w14:paraId="241230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6</w:t>
            </w:r>
          </w:p>
        </w:tc>
        <w:tc>
          <w:tcPr>
            <w:tcW w:w="1247" w:type="dxa"/>
            <w:vMerge w:val="restart"/>
          </w:tcPr>
          <w:p w14:paraId="68D7991C" w14:textId="4819668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3219C22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61B3324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37</w:t>
            </w:r>
          </w:p>
        </w:tc>
        <w:tc>
          <w:tcPr>
            <w:tcW w:w="1134" w:type="dxa"/>
            <w:vMerge w:val="restart"/>
          </w:tcPr>
          <w:p w14:paraId="329CD03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  <w:vMerge w:val="restart"/>
          </w:tcPr>
          <w:p w14:paraId="44EDBD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2D8A177F" w14:textId="7B811C0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25B43FFA" w14:textId="231D26C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06</w:t>
            </w:r>
          </w:p>
        </w:tc>
        <w:tc>
          <w:tcPr>
            <w:tcW w:w="992" w:type="dxa"/>
            <w:vMerge w:val="restart"/>
          </w:tcPr>
          <w:p w14:paraId="0F070F53" w14:textId="3064E82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1CE38ACB" w14:textId="2A2BB7F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6C0C35E" w14:textId="60504498" w:rsidTr="008C1B08">
        <w:trPr>
          <w:trHeight w:val="276"/>
        </w:trPr>
        <w:tc>
          <w:tcPr>
            <w:tcW w:w="1246" w:type="dxa"/>
            <w:vMerge/>
          </w:tcPr>
          <w:p w14:paraId="2FD6A3A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8500D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228F2C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7F567D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C9EB1BA" w14:textId="48B41C2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F14ECA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4979D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79162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F7C186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2645390" w14:textId="6A3CC88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>eart rate</w:t>
            </w:r>
          </w:p>
        </w:tc>
        <w:tc>
          <w:tcPr>
            <w:tcW w:w="992" w:type="dxa"/>
          </w:tcPr>
          <w:p w14:paraId="5DE674B5" w14:textId="38E6E34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06</w:t>
            </w:r>
          </w:p>
        </w:tc>
        <w:tc>
          <w:tcPr>
            <w:tcW w:w="992" w:type="dxa"/>
            <w:vMerge/>
          </w:tcPr>
          <w:p w14:paraId="6D1822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1FD6F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2D98D4A" w14:textId="02B86DF1" w:rsidTr="008C1B08">
        <w:tc>
          <w:tcPr>
            <w:tcW w:w="1246" w:type="dxa"/>
          </w:tcPr>
          <w:p w14:paraId="744ADF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Dahl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hsPC9BdXRob3I+PFllYXI+MjAwMTwvWWVhcj48UmVj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hsPC9BdXRob3I+PFllYXI+MjAwMTwvWWVhcj48UmVj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5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773521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enmark</w:t>
            </w:r>
          </w:p>
        </w:tc>
        <w:tc>
          <w:tcPr>
            <w:tcW w:w="1247" w:type="dxa"/>
          </w:tcPr>
          <w:p w14:paraId="1E21851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955 (CCHS)</w:t>
            </w:r>
          </w:p>
        </w:tc>
        <w:tc>
          <w:tcPr>
            <w:tcW w:w="1247" w:type="dxa"/>
          </w:tcPr>
          <w:p w14:paraId="06FB8E8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58-62</w:t>
            </w:r>
          </w:p>
        </w:tc>
        <w:tc>
          <w:tcPr>
            <w:tcW w:w="1247" w:type="dxa"/>
          </w:tcPr>
          <w:p w14:paraId="7B96F22E" w14:textId="43BCD47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68D5D08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25B4648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0</w:t>
            </w:r>
          </w:p>
        </w:tc>
        <w:tc>
          <w:tcPr>
            <w:tcW w:w="1134" w:type="dxa"/>
          </w:tcPr>
          <w:p w14:paraId="1481342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</w:tcPr>
          <w:p w14:paraId="3BB9D2D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85E5A10" w14:textId="0CA9DFA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56B21BC3" w14:textId="6BF5E0B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09DFF3AA" w14:textId="52BB68A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F9382D8" w14:textId="7AABDA1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</w:tr>
      <w:tr w:rsidR="008C1B08" w:rsidRPr="00677B04" w14:paraId="7EE43954" w14:textId="090F7A41" w:rsidTr="008C1B08">
        <w:tc>
          <w:tcPr>
            <w:tcW w:w="1246" w:type="dxa"/>
          </w:tcPr>
          <w:p w14:paraId="4F0E494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Dahl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7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hsPC9BdXRob3I+PFllYXI+MjAwNzwvWWVhcj48UmVj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hsPC9BdXRob3I+PFllYXI+MjAwNzwvWWVhcj48UmVj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6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21D99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enmark</w:t>
            </w:r>
          </w:p>
        </w:tc>
        <w:tc>
          <w:tcPr>
            <w:tcW w:w="1247" w:type="dxa"/>
          </w:tcPr>
          <w:p w14:paraId="749408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02 (CCHS)</w:t>
            </w:r>
          </w:p>
        </w:tc>
        <w:tc>
          <w:tcPr>
            <w:tcW w:w="1247" w:type="dxa"/>
          </w:tcPr>
          <w:p w14:paraId="6E0779B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8</w:t>
            </w:r>
          </w:p>
        </w:tc>
        <w:tc>
          <w:tcPr>
            <w:tcW w:w="1247" w:type="dxa"/>
          </w:tcPr>
          <w:p w14:paraId="2FD5BBE6" w14:textId="61195E2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35962C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2CF7B00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6</w:t>
            </w:r>
          </w:p>
        </w:tc>
        <w:tc>
          <w:tcPr>
            <w:tcW w:w="1134" w:type="dxa"/>
          </w:tcPr>
          <w:p w14:paraId="35296AB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992" w:type="dxa"/>
          </w:tcPr>
          <w:p w14:paraId="10F0BF3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31D1C4BD" w14:textId="2DD9858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5775582E" w14:textId="0CE3A31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3</w:t>
            </w:r>
          </w:p>
        </w:tc>
        <w:tc>
          <w:tcPr>
            <w:tcW w:w="992" w:type="dxa"/>
          </w:tcPr>
          <w:p w14:paraId="4BC4CE87" w14:textId="13F3B1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5833E782" w14:textId="06DAF19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85</w:t>
            </w:r>
          </w:p>
        </w:tc>
      </w:tr>
      <w:tr w:rsidR="008C1B08" w:rsidRPr="00677B04" w14:paraId="7E67937C" w14:textId="5A455797" w:rsidTr="008C1B08">
        <w:tc>
          <w:tcPr>
            <w:tcW w:w="1246" w:type="dxa"/>
          </w:tcPr>
          <w:p w14:paraId="14784CF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Dahl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hsPC9BdXRob3I+PFllYXI+MjAxMTwvWWVhcj48UmVj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hsPC9BdXRob3I+PFllYXI+MjAxMTwvWWVhcj48UmVj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7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662E815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enmark</w:t>
            </w:r>
          </w:p>
        </w:tc>
        <w:tc>
          <w:tcPr>
            <w:tcW w:w="1247" w:type="dxa"/>
          </w:tcPr>
          <w:p w14:paraId="2123E0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974 (CCHS, CGPS)</w:t>
            </w:r>
          </w:p>
        </w:tc>
        <w:tc>
          <w:tcPr>
            <w:tcW w:w="1247" w:type="dxa"/>
          </w:tcPr>
          <w:p w14:paraId="7867C9A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9, 60</w:t>
            </w:r>
          </w:p>
        </w:tc>
        <w:tc>
          <w:tcPr>
            <w:tcW w:w="1247" w:type="dxa"/>
          </w:tcPr>
          <w:p w14:paraId="40AF7531" w14:textId="3ED122F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>, ICD-8 (491-92), ICD-10 (J41</w:t>
            </w:r>
            <w:proofErr w:type="gramStart"/>
            <w:r w:rsidRPr="00677B04">
              <w:rPr>
                <w:rFonts w:ascii="Arial" w:hAnsi="Arial" w:cs="Arial"/>
                <w:sz w:val="16"/>
                <w:szCs w:val="20"/>
              </w:rPr>
              <w:t>,J44</w:t>
            </w:r>
            <w:proofErr w:type="gramEnd"/>
            <w:r w:rsidRPr="00677B04">
              <w:rPr>
                <w:rFonts w:ascii="Arial" w:hAnsi="Arial" w:cs="Arial"/>
                <w:sz w:val="16"/>
                <w:szCs w:val="20"/>
              </w:rPr>
              <w:t>)</w:t>
            </w:r>
          </w:p>
        </w:tc>
        <w:tc>
          <w:tcPr>
            <w:tcW w:w="1247" w:type="dxa"/>
          </w:tcPr>
          <w:p w14:paraId="262F9FC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06B8E5B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3</w:t>
            </w:r>
          </w:p>
        </w:tc>
        <w:tc>
          <w:tcPr>
            <w:tcW w:w="1134" w:type="dxa"/>
          </w:tcPr>
          <w:p w14:paraId="7E51219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</w:tcPr>
          <w:p w14:paraId="0982EA6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313E353E" w14:textId="187339D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3A8D48E4" w14:textId="177E12D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5932239A" w14:textId="5AA4BA7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738C9D70" w14:textId="7C9309B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085/ 1235</w:t>
            </w:r>
          </w:p>
        </w:tc>
      </w:tr>
      <w:tr w:rsidR="008C1B08" w:rsidRPr="00677B04" w14:paraId="0E1A5FAF" w14:textId="7480D15D" w:rsidTr="008C1B08">
        <w:tc>
          <w:tcPr>
            <w:tcW w:w="1246" w:type="dxa"/>
          </w:tcPr>
          <w:p w14:paraId="6691F7F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Dajczman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5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pjem1hbjwvQXV0aG9yPjxZZWFyPjIwMTU8L1llYXI+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YWpjem1hbjwvQXV0aG9yPjxZZWFyPjIwMTU8L1llYXI+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8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08E31C7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anada</w:t>
            </w:r>
          </w:p>
        </w:tc>
        <w:tc>
          <w:tcPr>
            <w:tcW w:w="1247" w:type="dxa"/>
          </w:tcPr>
          <w:p w14:paraId="0BC707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37</w:t>
            </w:r>
          </w:p>
        </w:tc>
        <w:tc>
          <w:tcPr>
            <w:tcW w:w="1247" w:type="dxa"/>
          </w:tcPr>
          <w:p w14:paraId="6D68211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9</w:t>
            </w:r>
          </w:p>
        </w:tc>
        <w:tc>
          <w:tcPr>
            <w:tcW w:w="1247" w:type="dxa"/>
          </w:tcPr>
          <w:p w14:paraId="4EC9AB52" w14:textId="213262D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29BE455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3860980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</w:tcPr>
          <w:p w14:paraId="6CB5C46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992" w:type="dxa"/>
          </w:tcPr>
          <w:p w14:paraId="143D48B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0CECCA69" w14:textId="2FE906E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731DC7BA" w14:textId="19B9A53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0</w:t>
            </w:r>
          </w:p>
        </w:tc>
        <w:tc>
          <w:tcPr>
            <w:tcW w:w="992" w:type="dxa"/>
          </w:tcPr>
          <w:p w14:paraId="58842381" w14:textId="02038FF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052EC4B" w14:textId="5DB6A29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5CF2678" w14:textId="683FF0AE" w:rsidTr="008C1B08">
        <w:trPr>
          <w:trHeight w:val="276"/>
        </w:trPr>
        <w:tc>
          <w:tcPr>
            <w:tcW w:w="1246" w:type="dxa"/>
            <w:vMerge w:val="restart"/>
          </w:tcPr>
          <w:p w14:paraId="24D564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gramStart"/>
            <w:r w:rsidRPr="00677B04">
              <w:rPr>
                <w:rFonts w:ascii="Arial" w:hAnsi="Arial" w:cs="Arial"/>
                <w:sz w:val="16"/>
                <w:szCs w:val="20"/>
              </w:rPr>
              <w:t>de</w:t>
            </w:r>
            <w:proofErr w:type="gramEnd"/>
            <w:r w:rsidRPr="00677B04">
              <w:rPr>
                <w:rFonts w:ascii="Arial" w:hAnsi="Arial" w:cs="Arial"/>
                <w:sz w:val="16"/>
                <w:szCs w:val="20"/>
              </w:rPr>
              <w:t xml:space="preserve"> Torres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8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kZSBUb3JyZXM8L0F1dGhvcj48WWVhcj4yMDA4PC9ZZWFy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kZSBUb3JyZXM8L0F1dGhvcj48WWVhcj4yMDA4PC9ZZWFy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19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2980A8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, Spain</w:t>
            </w:r>
          </w:p>
        </w:tc>
        <w:tc>
          <w:tcPr>
            <w:tcW w:w="1247" w:type="dxa"/>
            <w:vMerge w:val="restart"/>
          </w:tcPr>
          <w:p w14:paraId="47C0D6C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18 (BODE)</w:t>
            </w:r>
          </w:p>
        </w:tc>
        <w:tc>
          <w:tcPr>
            <w:tcW w:w="1247" w:type="dxa"/>
            <w:vMerge w:val="restart"/>
          </w:tcPr>
          <w:p w14:paraId="4BFDA4D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  <w:vMerge w:val="restart"/>
          </w:tcPr>
          <w:p w14:paraId="5CA94CDA" w14:textId="2DAEB09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65F6405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26D0DD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35CF8E7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  <w:vMerge w:val="restart"/>
          </w:tcPr>
          <w:p w14:paraId="769824F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8013194" w14:textId="4287521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60D7E9F5" w14:textId="5C6637A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4</w:t>
            </w:r>
          </w:p>
        </w:tc>
        <w:tc>
          <w:tcPr>
            <w:tcW w:w="992" w:type="dxa"/>
            <w:vMerge w:val="restart"/>
          </w:tcPr>
          <w:p w14:paraId="56374B1F" w14:textId="58717A4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2249CC6A" w14:textId="146BC3C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01996C4" w14:textId="0433C46B" w:rsidTr="008C1B08">
        <w:trPr>
          <w:trHeight w:val="276"/>
        </w:trPr>
        <w:tc>
          <w:tcPr>
            <w:tcW w:w="1246" w:type="dxa"/>
            <w:vMerge/>
          </w:tcPr>
          <w:p w14:paraId="251CB91D" w14:textId="1F273EA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9F656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703BF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EBA974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74B53DD" w14:textId="7C65879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FDD3EE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1DB171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D119C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7ACED5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1030267" w14:textId="0541F9D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7B8018D5" w14:textId="4F1B6DF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4</w:t>
            </w:r>
          </w:p>
        </w:tc>
        <w:tc>
          <w:tcPr>
            <w:tcW w:w="992" w:type="dxa"/>
            <w:vMerge/>
          </w:tcPr>
          <w:p w14:paraId="7C45A76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733F65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F37B1E8" w14:textId="3F7ED61A" w:rsidTr="008C1B08">
        <w:tc>
          <w:tcPr>
            <w:tcW w:w="1246" w:type="dxa"/>
          </w:tcPr>
          <w:p w14:paraId="3703A4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Deng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ZW5nPC9BdXRob3I+PFllYXI+MjAxNDwvWWVhcj48UmVj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ZW5nPC9BdXRob3I+PFllYXI+MjAxNDwvWWVhcj48UmVj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0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21C9E93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hina</w:t>
            </w:r>
          </w:p>
        </w:tc>
        <w:tc>
          <w:tcPr>
            <w:tcW w:w="1247" w:type="dxa"/>
          </w:tcPr>
          <w:p w14:paraId="5A039C7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6</w:t>
            </w:r>
          </w:p>
        </w:tc>
        <w:tc>
          <w:tcPr>
            <w:tcW w:w="1247" w:type="dxa"/>
          </w:tcPr>
          <w:p w14:paraId="579787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1</w:t>
            </w:r>
          </w:p>
        </w:tc>
        <w:tc>
          <w:tcPr>
            <w:tcW w:w="1247" w:type="dxa"/>
          </w:tcPr>
          <w:p w14:paraId="6B3A2C7C" w14:textId="49AAEB7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H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31C96F7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30E5C6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2</w:t>
            </w:r>
          </w:p>
        </w:tc>
        <w:tc>
          <w:tcPr>
            <w:tcW w:w="1134" w:type="dxa"/>
          </w:tcPr>
          <w:p w14:paraId="79F9388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</w:tcPr>
          <w:p w14:paraId="68FA8E7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FE88380" w14:textId="6A55D4D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1609C076" w14:textId="79D467C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1</w:t>
            </w:r>
          </w:p>
        </w:tc>
        <w:tc>
          <w:tcPr>
            <w:tcW w:w="992" w:type="dxa"/>
          </w:tcPr>
          <w:p w14:paraId="0F292532" w14:textId="649ECF7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388496BA" w14:textId="3B8986F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6F1FBA9" w14:textId="519733D0" w:rsidTr="008C1B08">
        <w:trPr>
          <w:trHeight w:val="276"/>
        </w:trPr>
        <w:tc>
          <w:tcPr>
            <w:tcW w:w="1246" w:type="dxa"/>
            <w:vMerge w:val="restart"/>
          </w:tcPr>
          <w:p w14:paraId="46B113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Donaldson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5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b25hbGRzb248L0F1dGhvcj48WWVhcj4yMDA1PC9ZZWFy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b25hbGRzb248L0F1dGhvcj48WWVhcj4yMDA1PC9ZZWFy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1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123AB0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  <w:vMerge w:val="restart"/>
          </w:tcPr>
          <w:p w14:paraId="70A1167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48</w:t>
            </w:r>
          </w:p>
        </w:tc>
        <w:tc>
          <w:tcPr>
            <w:tcW w:w="1247" w:type="dxa"/>
            <w:vMerge w:val="restart"/>
          </w:tcPr>
          <w:p w14:paraId="6EE77B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9 (median)</w:t>
            </w:r>
          </w:p>
        </w:tc>
        <w:tc>
          <w:tcPr>
            <w:tcW w:w="1247" w:type="dxa"/>
            <w:vMerge w:val="restart"/>
          </w:tcPr>
          <w:p w14:paraId="417872E6" w14:textId="3B84D17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44DCC65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 w:val="restart"/>
          </w:tcPr>
          <w:p w14:paraId="32A88A2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86</w:t>
            </w:r>
          </w:p>
        </w:tc>
        <w:tc>
          <w:tcPr>
            <w:tcW w:w="1134" w:type="dxa"/>
            <w:vMerge w:val="restart"/>
          </w:tcPr>
          <w:p w14:paraId="06C9C30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  <w:vMerge w:val="restart"/>
          </w:tcPr>
          <w:p w14:paraId="054BC5D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30AB8F06" w14:textId="260B3B7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 w:val="restart"/>
          </w:tcPr>
          <w:p w14:paraId="409AB890" w14:textId="17F55BF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0AA74EEC" w14:textId="112D98B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4F8B68B5" w14:textId="351C1CB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6C3857F4" w14:textId="323CD1B4" w:rsidTr="008C1B08">
        <w:trPr>
          <w:trHeight w:val="276"/>
        </w:trPr>
        <w:tc>
          <w:tcPr>
            <w:tcW w:w="1246" w:type="dxa"/>
            <w:vMerge/>
          </w:tcPr>
          <w:p w14:paraId="17C4952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B99ECA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B1992F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F272F8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D57DB56" w14:textId="31C3037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E86453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C1F4D5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7E778E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615C52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245BA15" w14:textId="1285A97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2800B3B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DFB1F2A" w14:textId="4B85C11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5E7642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80957A0" w14:textId="78F8FF9B" w:rsidTr="008C1B08">
        <w:trPr>
          <w:trHeight w:val="276"/>
        </w:trPr>
        <w:tc>
          <w:tcPr>
            <w:tcW w:w="1246" w:type="dxa"/>
            <w:vMerge/>
          </w:tcPr>
          <w:p w14:paraId="48932B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0E9108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82B2E6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BA11EA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22E88D" w14:textId="2750132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940664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B6793F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7FA4A04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9A5C8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372D14D" w14:textId="298DE46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/>
          </w:tcPr>
          <w:p w14:paraId="66D4315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575C38C" w14:textId="1BFA2BC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1DBD6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969A70E" w14:textId="29B1BA94" w:rsidTr="008C1B08">
        <w:trPr>
          <w:trHeight w:val="276"/>
        </w:trPr>
        <w:tc>
          <w:tcPr>
            <w:tcW w:w="1246" w:type="dxa"/>
            <w:vMerge w:val="restart"/>
          </w:tcPr>
          <w:p w14:paraId="4C5056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Dreyse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5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cmV5c2U8L0F1dGhvcj48WWVhcj4yMDE1PC9ZZWFyPjxS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cmV5c2U8L0F1dGhvcj48WWVhcj4yMDE1PC9ZZWFyPjxS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2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4111E5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hile</w:t>
            </w:r>
          </w:p>
        </w:tc>
        <w:tc>
          <w:tcPr>
            <w:tcW w:w="1247" w:type="dxa"/>
            <w:vMerge w:val="restart"/>
          </w:tcPr>
          <w:p w14:paraId="669B6A6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0</w:t>
            </w:r>
          </w:p>
        </w:tc>
        <w:tc>
          <w:tcPr>
            <w:tcW w:w="1247" w:type="dxa"/>
            <w:vMerge w:val="restart"/>
          </w:tcPr>
          <w:p w14:paraId="734DC9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9</w:t>
            </w:r>
          </w:p>
        </w:tc>
        <w:tc>
          <w:tcPr>
            <w:tcW w:w="1247" w:type="dxa"/>
            <w:vMerge w:val="restart"/>
          </w:tcPr>
          <w:p w14:paraId="0A2AF846" w14:textId="67BB1C3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2D8348E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stage I-IV</w:t>
            </w:r>
          </w:p>
        </w:tc>
        <w:tc>
          <w:tcPr>
            <w:tcW w:w="992" w:type="dxa"/>
            <w:vMerge w:val="restart"/>
          </w:tcPr>
          <w:p w14:paraId="41EAE82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4</w:t>
            </w:r>
          </w:p>
        </w:tc>
        <w:tc>
          <w:tcPr>
            <w:tcW w:w="1134" w:type="dxa"/>
            <w:vMerge w:val="restart"/>
          </w:tcPr>
          <w:p w14:paraId="6BD82C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  <w:vMerge w:val="restart"/>
          </w:tcPr>
          <w:p w14:paraId="5F20D3C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224F8168" w14:textId="10E7255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5F242AC0" w14:textId="0E9152C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0988FBE4" w14:textId="7820742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0</w:t>
            </w:r>
          </w:p>
        </w:tc>
        <w:tc>
          <w:tcPr>
            <w:tcW w:w="992" w:type="dxa"/>
          </w:tcPr>
          <w:p w14:paraId="67342222" w14:textId="1014E54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</w:t>
            </w:r>
          </w:p>
        </w:tc>
      </w:tr>
      <w:tr w:rsidR="008C1B08" w:rsidRPr="00677B04" w14:paraId="5197819C" w14:textId="560E570E" w:rsidTr="008C1B08">
        <w:trPr>
          <w:trHeight w:val="276"/>
        </w:trPr>
        <w:tc>
          <w:tcPr>
            <w:tcW w:w="1246" w:type="dxa"/>
            <w:vMerge/>
          </w:tcPr>
          <w:p w14:paraId="2015363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8CD34F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374E9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72AE4D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398FBF2" w14:textId="2731F14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F063A7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79A11F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CB0391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F8B646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F2E92B8" w14:textId="0CAD421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eart rate</w:t>
            </w:r>
          </w:p>
        </w:tc>
        <w:tc>
          <w:tcPr>
            <w:tcW w:w="992" w:type="dxa"/>
          </w:tcPr>
          <w:p w14:paraId="38BF867E" w14:textId="6DCD500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26976E1C" w14:textId="78834CE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1</w:t>
            </w:r>
          </w:p>
        </w:tc>
        <w:tc>
          <w:tcPr>
            <w:tcW w:w="992" w:type="dxa"/>
          </w:tcPr>
          <w:p w14:paraId="1A67F5F3" w14:textId="6029C3E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4F7F8A02" w14:textId="21533396" w:rsidTr="008C1B08">
        <w:trPr>
          <w:trHeight w:val="276"/>
        </w:trPr>
        <w:tc>
          <w:tcPr>
            <w:tcW w:w="1246" w:type="dxa"/>
            <w:vMerge/>
          </w:tcPr>
          <w:p w14:paraId="3C540E8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BDDDC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1F216D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F6370E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4EF213E" w14:textId="0A3E3AC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4DAFA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929A0F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D117EC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3383CC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FEEBFD6" w14:textId="3D4C951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55422D03" w14:textId="3E003A9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66C5B5BD" w14:textId="29D5A02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0</w:t>
            </w:r>
          </w:p>
        </w:tc>
        <w:tc>
          <w:tcPr>
            <w:tcW w:w="992" w:type="dxa"/>
          </w:tcPr>
          <w:p w14:paraId="49D9F1D8" w14:textId="036CFEF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44C9720A" w14:textId="491FD1AC" w:rsidTr="008C1B08">
        <w:trPr>
          <w:trHeight w:val="276"/>
        </w:trPr>
        <w:tc>
          <w:tcPr>
            <w:tcW w:w="1246" w:type="dxa"/>
            <w:vMerge/>
          </w:tcPr>
          <w:p w14:paraId="6ADE5D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FA650E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7AE9C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866C61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9C9470D" w14:textId="2E109EB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9B7A58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64DF72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80E75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DCDA1E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4BB8408" w14:textId="077CF4B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08C50ADD" w14:textId="5FC4B47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0A3E7F9A" w14:textId="184B5A7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1</w:t>
            </w:r>
          </w:p>
        </w:tc>
        <w:tc>
          <w:tcPr>
            <w:tcW w:w="992" w:type="dxa"/>
          </w:tcPr>
          <w:p w14:paraId="1AB1FD15" w14:textId="1DD9A9D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70C22381" w14:textId="3946C2B4" w:rsidTr="008C1B08">
        <w:trPr>
          <w:trHeight w:val="276"/>
        </w:trPr>
        <w:tc>
          <w:tcPr>
            <w:tcW w:w="1246" w:type="dxa"/>
            <w:vMerge/>
          </w:tcPr>
          <w:p w14:paraId="7F28AFE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6F18C6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BA3667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9FAFE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72C6A12" w14:textId="6C17931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DEDE1A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C0B427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700D39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5C279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AA85672" w14:textId="42569D6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</w:tcPr>
          <w:p w14:paraId="57093233" w14:textId="0FE1B75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16D79FC1" w14:textId="6143313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1</w:t>
            </w:r>
          </w:p>
        </w:tc>
        <w:tc>
          <w:tcPr>
            <w:tcW w:w="992" w:type="dxa"/>
          </w:tcPr>
          <w:p w14:paraId="69185EB1" w14:textId="69C2DB3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19FD12A7" w14:textId="66F59340" w:rsidTr="008C1B08">
        <w:tc>
          <w:tcPr>
            <w:tcW w:w="1246" w:type="dxa"/>
          </w:tcPr>
          <w:p w14:paraId="353A802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Durheim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5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dXJoZWltPC9BdXRob3I+PFllYXI+MjAxNTwvWWVhcj48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EdXJoZWltPC9BdXRob3I+PFllYXI+MjAxNTwvWWVhcj48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3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2054321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</w:tcPr>
          <w:p w14:paraId="59134E5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26 (INSPIRE-II)</w:t>
            </w:r>
          </w:p>
        </w:tc>
        <w:tc>
          <w:tcPr>
            <w:tcW w:w="1247" w:type="dxa"/>
          </w:tcPr>
          <w:p w14:paraId="54B218B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1247" w:type="dxa"/>
          </w:tcPr>
          <w:p w14:paraId="4F6B9AB2" w14:textId="3E5F8E8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6E1A738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A-D</w:t>
            </w:r>
          </w:p>
        </w:tc>
        <w:tc>
          <w:tcPr>
            <w:tcW w:w="992" w:type="dxa"/>
          </w:tcPr>
          <w:p w14:paraId="2F7CB0B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0</w:t>
            </w:r>
          </w:p>
        </w:tc>
        <w:tc>
          <w:tcPr>
            <w:tcW w:w="1134" w:type="dxa"/>
          </w:tcPr>
          <w:p w14:paraId="5D9510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3AAD00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61EEE1D" w14:textId="7360086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1BA1D602" w14:textId="462FE95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992" w:type="dxa"/>
          </w:tcPr>
          <w:p w14:paraId="2A9BCDCA" w14:textId="371824E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363287AA" w14:textId="344C410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9</w:t>
            </w:r>
          </w:p>
        </w:tc>
      </w:tr>
      <w:tr w:rsidR="008C1B08" w:rsidRPr="00677B04" w14:paraId="05C98657" w14:textId="4B8B50F6" w:rsidTr="008C1B08">
        <w:trPr>
          <w:trHeight w:val="276"/>
        </w:trPr>
        <w:tc>
          <w:tcPr>
            <w:tcW w:w="1246" w:type="dxa"/>
            <w:vMerge w:val="restart"/>
          </w:tcPr>
          <w:p w14:paraId="1CC14A1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Faganello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0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GYWdhbmVsbG88L0F1dGhvcj48WWVhcj4yMDEwPC9ZZWFy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GYWdhbmVsbG88L0F1dGhvcj48WWVhcj4yMDEwPC9ZZWFy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4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3E4326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Brasil</w:t>
            </w:r>
            <w:proofErr w:type="spellEnd"/>
          </w:p>
        </w:tc>
        <w:tc>
          <w:tcPr>
            <w:tcW w:w="1247" w:type="dxa"/>
            <w:vMerge w:val="restart"/>
          </w:tcPr>
          <w:p w14:paraId="31380C4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0</w:t>
            </w:r>
          </w:p>
        </w:tc>
        <w:tc>
          <w:tcPr>
            <w:tcW w:w="1247" w:type="dxa"/>
            <w:vMerge w:val="restart"/>
          </w:tcPr>
          <w:p w14:paraId="4E3C385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  <w:vMerge w:val="restart"/>
          </w:tcPr>
          <w:p w14:paraId="774A4A0D" w14:textId="7C99558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7807DCD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33E70B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41B0666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  <w:vMerge w:val="restart"/>
          </w:tcPr>
          <w:p w14:paraId="27551313" w14:textId="7874C1B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3AADBCCB" w14:textId="6C68841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36307FE7" w14:textId="00A01D3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7DA797AE" w14:textId="198D2C3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0</w:t>
            </w:r>
          </w:p>
        </w:tc>
        <w:tc>
          <w:tcPr>
            <w:tcW w:w="992" w:type="dxa"/>
          </w:tcPr>
          <w:p w14:paraId="2172FB74" w14:textId="57E6B33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1</w:t>
            </w:r>
          </w:p>
        </w:tc>
      </w:tr>
      <w:tr w:rsidR="008C1B08" w:rsidRPr="00677B04" w14:paraId="51E7DA34" w14:textId="532553C0" w:rsidTr="008C1B08">
        <w:trPr>
          <w:trHeight w:val="276"/>
        </w:trPr>
        <w:tc>
          <w:tcPr>
            <w:tcW w:w="1246" w:type="dxa"/>
            <w:vMerge/>
          </w:tcPr>
          <w:p w14:paraId="6AC0334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A7C9B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967C81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D72D9D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A1CDB2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00F9E1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9156D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60D31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336A1B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A0AD8F2" w14:textId="4875496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6D31A0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3F44BA6" w14:textId="568D306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992" w:type="dxa"/>
          </w:tcPr>
          <w:p w14:paraId="6E06D660" w14:textId="0185FC2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8</w:t>
            </w:r>
          </w:p>
        </w:tc>
      </w:tr>
      <w:tr w:rsidR="008C1B08" w:rsidRPr="00677B04" w14:paraId="225FC9A5" w14:textId="175B0E20" w:rsidTr="008C1B08">
        <w:trPr>
          <w:trHeight w:val="276"/>
        </w:trPr>
        <w:tc>
          <w:tcPr>
            <w:tcW w:w="1246" w:type="dxa"/>
            <w:vMerge/>
          </w:tcPr>
          <w:p w14:paraId="46AAD1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224FF4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0632EE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80B060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9F3C1B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75A888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5D0998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E9E46F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915BF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B398ECF" w14:textId="0C26B11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0A2862F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A6A1179" w14:textId="4363B7A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9</w:t>
            </w:r>
          </w:p>
        </w:tc>
        <w:tc>
          <w:tcPr>
            <w:tcW w:w="992" w:type="dxa"/>
          </w:tcPr>
          <w:p w14:paraId="622D2413" w14:textId="6389B59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1</w:t>
            </w:r>
          </w:p>
        </w:tc>
      </w:tr>
      <w:tr w:rsidR="008C1B08" w:rsidRPr="00677B04" w14:paraId="29F5A8CA" w14:textId="78CDD3ED" w:rsidTr="008C1B08">
        <w:trPr>
          <w:trHeight w:val="276"/>
        </w:trPr>
        <w:tc>
          <w:tcPr>
            <w:tcW w:w="1246" w:type="dxa"/>
            <w:vMerge/>
          </w:tcPr>
          <w:p w14:paraId="4FC7915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6206F2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55436B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C473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D8D387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DBB666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80401B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6CC39C7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756047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B4821F0" w14:textId="3508F05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694AAAF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08D70BD" w14:textId="32F9558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992" w:type="dxa"/>
          </w:tcPr>
          <w:p w14:paraId="7D2AE689" w14:textId="22531C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8</w:t>
            </w:r>
          </w:p>
        </w:tc>
      </w:tr>
      <w:tr w:rsidR="008C1B08" w:rsidRPr="00677B04" w14:paraId="37196A98" w14:textId="71DB1AEA" w:rsidTr="008C1B08">
        <w:trPr>
          <w:trHeight w:val="276"/>
        </w:trPr>
        <w:tc>
          <w:tcPr>
            <w:tcW w:w="1246" w:type="dxa"/>
            <w:vMerge/>
          </w:tcPr>
          <w:p w14:paraId="50590E4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385527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CB8B00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44634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44D1D5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D6C18E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C7CB52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73F22F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C2C35D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DA47AAA" w14:textId="6966CEF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  <w:vMerge/>
          </w:tcPr>
          <w:p w14:paraId="2A02CF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8D028AF" w14:textId="281DFFA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992" w:type="dxa"/>
          </w:tcPr>
          <w:p w14:paraId="74B58E4C" w14:textId="21E6103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8</w:t>
            </w:r>
          </w:p>
        </w:tc>
      </w:tr>
      <w:tr w:rsidR="008C1B08" w:rsidRPr="00677B04" w14:paraId="7937B2E2" w14:textId="7420F9CF" w:rsidTr="008C1B08">
        <w:trPr>
          <w:trHeight w:val="276"/>
        </w:trPr>
        <w:tc>
          <w:tcPr>
            <w:tcW w:w="1246" w:type="dxa"/>
            <w:vMerge/>
          </w:tcPr>
          <w:p w14:paraId="651B10A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59A7E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C8C658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120910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968022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62822F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C490E4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9B57DD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2A9052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01C7250" w14:textId="1209310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  <w:vMerge/>
          </w:tcPr>
          <w:p w14:paraId="4E5A212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2B5E66C" w14:textId="05AA969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992" w:type="dxa"/>
          </w:tcPr>
          <w:p w14:paraId="4755AB9B" w14:textId="7C60B9E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8</w:t>
            </w:r>
          </w:p>
        </w:tc>
      </w:tr>
      <w:tr w:rsidR="008C1B08" w:rsidRPr="00677B04" w14:paraId="7ACC0865" w14:textId="3CA52237" w:rsidTr="008C1B08">
        <w:tc>
          <w:tcPr>
            <w:tcW w:w="1246" w:type="dxa"/>
          </w:tcPr>
          <w:p w14:paraId="1F3361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Ferrari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GZXJyYXJpPC9BdXRob3I+PFllYXI+MjAxMTwvWWVhcj48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GZXJyYXJpPC9BdXRob3I+PFllYXI+MjAxMTwvWWVhcj48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5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1124676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Brasil</w:t>
            </w:r>
            <w:proofErr w:type="spellEnd"/>
          </w:p>
        </w:tc>
        <w:tc>
          <w:tcPr>
            <w:tcW w:w="1247" w:type="dxa"/>
          </w:tcPr>
          <w:p w14:paraId="3C9E87C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5</w:t>
            </w:r>
          </w:p>
        </w:tc>
        <w:tc>
          <w:tcPr>
            <w:tcW w:w="1247" w:type="dxa"/>
          </w:tcPr>
          <w:p w14:paraId="28CC603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1247" w:type="dxa"/>
          </w:tcPr>
          <w:p w14:paraId="43952123" w14:textId="405999F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4B2503C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2521575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</w:tcPr>
          <w:p w14:paraId="0B1FA7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</w:tcPr>
          <w:p w14:paraId="5860208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261E67B5" w14:textId="25C9E8C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777D486B" w14:textId="4DF4FEB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C501D85" w14:textId="4ADD01E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4889397A" w14:textId="1B9E0C8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172383F5" w14:textId="536EE612" w:rsidTr="008C1B08">
        <w:trPr>
          <w:trHeight w:val="276"/>
        </w:trPr>
        <w:tc>
          <w:tcPr>
            <w:tcW w:w="1246" w:type="dxa"/>
            <w:vMerge w:val="restart"/>
          </w:tcPr>
          <w:p w14:paraId="006AFD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Ferrari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3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GZXJyYXJpPC9BdXRob3I+PFllYXI+MjAxMzwvWWVhcj48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GZXJyYXJpPC9BdXRob3I+PFllYXI+MjAxMzwvWWVhcj48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6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238B3C0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Brasil</w:t>
            </w:r>
            <w:proofErr w:type="spellEnd"/>
          </w:p>
        </w:tc>
        <w:tc>
          <w:tcPr>
            <w:tcW w:w="1247" w:type="dxa"/>
            <w:vMerge w:val="restart"/>
          </w:tcPr>
          <w:p w14:paraId="2F8A214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53</w:t>
            </w:r>
          </w:p>
        </w:tc>
        <w:tc>
          <w:tcPr>
            <w:tcW w:w="1247" w:type="dxa"/>
            <w:vMerge w:val="restart"/>
          </w:tcPr>
          <w:p w14:paraId="612A514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4</w:t>
            </w:r>
          </w:p>
        </w:tc>
        <w:tc>
          <w:tcPr>
            <w:tcW w:w="1247" w:type="dxa"/>
            <w:vMerge w:val="restart"/>
          </w:tcPr>
          <w:p w14:paraId="2F7CFBC1" w14:textId="1E5D511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68D2ECE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25E11ED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4868312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992" w:type="dxa"/>
            <w:vMerge w:val="restart"/>
          </w:tcPr>
          <w:p w14:paraId="6032C7B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607D17D4" w14:textId="195441B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B5110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3A08114F" w14:textId="5069975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</w:tcPr>
          <w:p w14:paraId="628CCFC0" w14:textId="7DDFD59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713267">
              <w:rPr>
                <w:rFonts w:ascii="Arial" w:hAnsi="Arial" w:cs="Arial"/>
                <w:sz w:val="16"/>
                <w:szCs w:val="20"/>
              </w:rPr>
              <w:t>91</w:t>
            </w:r>
          </w:p>
        </w:tc>
        <w:tc>
          <w:tcPr>
            <w:tcW w:w="992" w:type="dxa"/>
          </w:tcPr>
          <w:p w14:paraId="4F0AE09A" w14:textId="0F12252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0B1B0BE8" w14:textId="6F574457" w:rsidTr="008C1B08">
        <w:trPr>
          <w:trHeight w:val="276"/>
        </w:trPr>
        <w:tc>
          <w:tcPr>
            <w:tcW w:w="1246" w:type="dxa"/>
            <w:vMerge/>
          </w:tcPr>
          <w:p w14:paraId="0B82952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BA012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70190F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22423C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F7DA2BF" w14:textId="7842072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1D9533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81899B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2CD48E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872E72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1E5B9FE" w14:textId="46270EA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B5110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651CE677" w14:textId="636AB25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</w:tcPr>
          <w:p w14:paraId="20C24EFB" w14:textId="0F4906A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713267">
              <w:rPr>
                <w:rFonts w:ascii="Arial" w:hAnsi="Arial" w:cs="Arial"/>
                <w:sz w:val="16"/>
                <w:szCs w:val="20"/>
              </w:rPr>
              <w:t>49</w:t>
            </w:r>
          </w:p>
        </w:tc>
        <w:tc>
          <w:tcPr>
            <w:tcW w:w="992" w:type="dxa"/>
          </w:tcPr>
          <w:p w14:paraId="595CC54E" w14:textId="7F920ED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73E2ECB4" w14:textId="570A1E2C" w:rsidTr="008C1B08">
        <w:trPr>
          <w:trHeight w:val="276"/>
        </w:trPr>
        <w:tc>
          <w:tcPr>
            <w:tcW w:w="1246" w:type="dxa"/>
            <w:vMerge/>
          </w:tcPr>
          <w:p w14:paraId="27A47F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CA8F3E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8A2852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DDB93C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BC0BB8A" w14:textId="08E79B0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E7885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7924F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2EFC73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3B9A45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A3459D9" w14:textId="2150087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B5110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</w:tcPr>
          <w:p w14:paraId="0567A7D6" w14:textId="1661F6F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</w:tcPr>
          <w:p w14:paraId="749E7396" w14:textId="474CB9A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713267">
              <w:rPr>
                <w:rFonts w:ascii="Arial" w:hAnsi="Arial" w:cs="Arial"/>
                <w:sz w:val="16"/>
                <w:szCs w:val="20"/>
              </w:rPr>
              <w:t>49</w:t>
            </w:r>
          </w:p>
        </w:tc>
        <w:tc>
          <w:tcPr>
            <w:tcW w:w="992" w:type="dxa"/>
          </w:tcPr>
          <w:p w14:paraId="7DC54031" w14:textId="657BE80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4CF50C4A" w14:textId="133C9E00" w:rsidTr="008C1B08">
        <w:trPr>
          <w:trHeight w:val="276"/>
        </w:trPr>
        <w:tc>
          <w:tcPr>
            <w:tcW w:w="1246" w:type="dxa"/>
            <w:vMerge/>
          </w:tcPr>
          <w:p w14:paraId="639FB7B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156D65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69CE0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511B7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3ABA1F1" w14:textId="4190DAC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7067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FCDEEC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A4DCB4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57CB9E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78625C4" w14:textId="5D82427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2B5110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</w:tcPr>
          <w:p w14:paraId="106399C9" w14:textId="693DBAB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</w:tcPr>
          <w:p w14:paraId="580F75BB" w14:textId="003090E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713267">
              <w:rPr>
                <w:rFonts w:ascii="Arial" w:hAnsi="Arial" w:cs="Arial"/>
                <w:sz w:val="16"/>
                <w:szCs w:val="20"/>
              </w:rPr>
              <w:t>49</w:t>
            </w:r>
          </w:p>
        </w:tc>
        <w:tc>
          <w:tcPr>
            <w:tcW w:w="992" w:type="dxa"/>
          </w:tcPr>
          <w:p w14:paraId="64246C3C" w14:textId="62342EB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</w:t>
            </w:r>
          </w:p>
        </w:tc>
      </w:tr>
      <w:tr w:rsidR="008C1B08" w:rsidRPr="00677B04" w14:paraId="20D840AA" w14:textId="645929D0" w:rsidTr="008C1B08">
        <w:trPr>
          <w:trHeight w:val="276"/>
        </w:trPr>
        <w:tc>
          <w:tcPr>
            <w:tcW w:w="1246" w:type="dxa"/>
            <w:vMerge/>
          </w:tcPr>
          <w:p w14:paraId="6FE55B6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CF08D8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37271D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8866A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7B818D6" w14:textId="08002C4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C9DB25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BF808C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574D7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E8073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BA5FF9B" w14:textId="06F0BD7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3A4BBE7E" w14:textId="5CA1025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</w:tcPr>
          <w:p w14:paraId="06D7B1CE" w14:textId="27E4102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49</w:t>
            </w:r>
          </w:p>
        </w:tc>
        <w:tc>
          <w:tcPr>
            <w:tcW w:w="992" w:type="dxa"/>
          </w:tcPr>
          <w:p w14:paraId="1BCCF0FF" w14:textId="734CCA1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</w:t>
            </w:r>
          </w:p>
        </w:tc>
      </w:tr>
      <w:tr w:rsidR="008C1B08" w:rsidRPr="00677B04" w14:paraId="39344404" w14:textId="20463337" w:rsidTr="008C1B08">
        <w:trPr>
          <w:trHeight w:val="276"/>
        </w:trPr>
        <w:tc>
          <w:tcPr>
            <w:tcW w:w="1246" w:type="dxa"/>
            <w:vMerge w:val="restart"/>
          </w:tcPr>
          <w:p w14:paraId="4889F96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Gaki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YWtpPC9BdXRob3I+PFllYXI+MjAxMTwvWWVhcj48UmVj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YWtpPC9BdXRob3I+PFllYXI+MjAxMTwvWWVhcj48UmVj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7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70312B5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reece</w:t>
            </w:r>
          </w:p>
        </w:tc>
        <w:tc>
          <w:tcPr>
            <w:tcW w:w="1247" w:type="dxa"/>
            <w:vMerge w:val="restart"/>
          </w:tcPr>
          <w:p w14:paraId="2957D94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7</w:t>
            </w:r>
          </w:p>
        </w:tc>
        <w:tc>
          <w:tcPr>
            <w:tcW w:w="1247" w:type="dxa"/>
            <w:vMerge w:val="restart"/>
          </w:tcPr>
          <w:p w14:paraId="2A36852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  <w:vMerge w:val="restart"/>
          </w:tcPr>
          <w:p w14:paraId="08A00523" w14:textId="3BC0566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7DF1D7D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  <w:p w14:paraId="41F35CC7" w14:textId="77777777" w:rsidR="008C1B08" w:rsidRPr="00677B04" w:rsidRDefault="008C1B08" w:rsidP="00E05D9A">
            <w:pPr>
              <w:spacing w:line="360" w:lineRule="auto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 w:val="restart"/>
          </w:tcPr>
          <w:p w14:paraId="50D266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4</w:t>
            </w:r>
          </w:p>
        </w:tc>
        <w:tc>
          <w:tcPr>
            <w:tcW w:w="1134" w:type="dxa"/>
            <w:vMerge w:val="restart"/>
          </w:tcPr>
          <w:p w14:paraId="32AC67F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  <w:vMerge w:val="restart"/>
          </w:tcPr>
          <w:p w14:paraId="1B1CC1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402790E2" w14:textId="63F19BF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48EE0804" w14:textId="46FA054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6EB65A17" w14:textId="00A8B8B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4AB1FFC" w14:textId="63C2914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74</w:t>
            </w:r>
          </w:p>
        </w:tc>
      </w:tr>
      <w:tr w:rsidR="008C1B08" w:rsidRPr="00677B04" w14:paraId="3C63B7D7" w14:textId="13F6FBAA" w:rsidTr="008C1B08">
        <w:trPr>
          <w:trHeight w:val="276"/>
        </w:trPr>
        <w:tc>
          <w:tcPr>
            <w:tcW w:w="1246" w:type="dxa"/>
            <w:vMerge/>
          </w:tcPr>
          <w:p w14:paraId="7C9EC6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2415C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08AE5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80157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C4D969" w14:textId="3442CAE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9D587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6FD68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2A4AD6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29C2C7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5215891" w14:textId="3A4D34D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/>
          </w:tcPr>
          <w:p w14:paraId="6B4F61C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F67FF5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3BB8ED6" w14:textId="3EF17A7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74</w:t>
            </w:r>
          </w:p>
        </w:tc>
      </w:tr>
      <w:tr w:rsidR="008C1B08" w:rsidRPr="00677B04" w14:paraId="0F64843D" w14:textId="3D63869A" w:rsidTr="008C1B08">
        <w:trPr>
          <w:trHeight w:val="276"/>
        </w:trPr>
        <w:tc>
          <w:tcPr>
            <w:tcW w:w="1246" w:type="dxa"/>
            <w:vMerge/>
          </w:tcPr>
          <w:p w14:paraId="58908A51" w14:textId="2737F39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C17281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F6A761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2421C5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D46EFDC" w14:textId="75E09B8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56C76C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9B56EE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06CBA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63AF8B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E2F9A23" w14:textId="50F511C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733902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D2329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8EC6A23" w14:textId="64B90A7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74</w:t>
            </w:r>
          </w:p>
        </w:tc>
      </w:tr>
      <w:tr w:rsidR="008C1B08" w:rsidRPr="00677B04" w14:paraId="23FA0C3F" w14:textId="20B0BAA0" w:rsidTr="008C1B08">
        <w:trPr>
          <w:trHeight w:val="276"/>
        </w:trPr>
        <w:tc>
          <w:tcPr>
            <w:tcW w:w="1246" w:type="dxa"/>
            <w:vMerge w:val="restart"/>
          </w:tcPr>
          <w:p w14:paraId="25221EC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Groenewegen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8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cm9lbmV3ZWdlbjwvQXV0aG9yPjxZZWFyPjIwMDg8L1ll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cm9lbmV3ZWdlbjwvQXV0aG9yPjxZZWFyPjIwMDg8L1ll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8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290288A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Netherlands</w:t>
            </w:r>
          </w:p>
        </w:tc>
        <w:tc>
          <w:tcPr>
            <w:tcW w:w="1247" w:type="dxa"/>
            <w:vMerge w:val="restart"/>
          </w:tcPr>
          <w:p w14:paraId="61419E3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77 (COSMIC)</w:t>
            </w:r>
          </w:p>
        </w:tc>
        <w:tc>
          <w:tcPr>
            <w:tcW w:w="1247" w:type="dxa"/>
            <w:vMerge w:val="restart"/>
          </w:tcPr>
          <w:p w14:paraId="2D5FE0F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  <w:vMerge w:val="restart"/>
          </w:tcPr>
          <w:p w14:paraId="5245A7DD" w14:textId="3D92AC6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55459E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7E616DC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7ABDBD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  <w:vMerge w:val="restart"/>
          </w:tcPr>
          <w:p w14:paraId="5C28CAD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36F453FB" w14:textId="29D350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 w:val="restart"/>
          </w:tcPr>
          <w:p w14:paraId="5646A571" w14:textId="2AB1B3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6F45B10C" w14:textId="7E2DB38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5FA600C2" w14:textId="3A4D7E1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1</w:t>
            </w:r>
          </w:p>
        </w:tc>
      </w:tr>
      <w:tr w:rsidR="008C1B08" w:rsidRPr="00677B04" w14:paraId="18F0FDDC" w14:textId="7E7805CA" w:rsidTr="008C1B08">
        <w:trPr>
          <w:trHeight w:val="276"/>
        </w:trPr>
        <w:tc>
          <w:tcPr>
            <w:tcW w:w="1246" w:type="dxa"/>
            <w:vMerge/>
          </w:tcPr>
          <w:p w14:paraId="65C74AE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991B4A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5CBFC4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D99FD9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7A19258" w14:textId="3AE0070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C781EA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9D5C40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8CEC03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EB0351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D830520" w14:textId="49EBF56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0668887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34765D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51BB112" w14:textId="7C3151B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1</w:t>
            </w:r>
          </w:p>
        </w:tc>
      </w:tr>
      <w:tr w:rsidR="008C1B08" w:rsidRPr="00677B04" w14:paraId="37B18064" w14:textId="6264B4A9" w:rsidTr="008C1B08">
        <w:trPr>
          <w:trHeight w:val="276"/>
        </w:trPr>
        <w:tc>
          <w:tcPr>
            <w:tcW w:w="1246" w:type="dxa"/>
            <w:vMerge/>
          </w:tcPr>
          <w:p w14:paraId="7047A0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6DB0A4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C26B9B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4AE51A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E7E6C45" w14:textId="3FD67D3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30C8A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B10FCA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5B88D9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41D00B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C73AF48" w14:textId="0B18E4A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  <w:vMerge/>
          </w:tcPr>
          <w:p w14:paraId="0D1828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2DABF2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CE39315" w14:textId="55078D7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1</w:t>
            </w:r>
          </w:p>
        </w:tc>
      </w:tr>
      <w:tr w:rsidR="008C1B08" w:rsidRPr="00677B04" w14:paraId="23D4F61B" w14:textId="518E5FB9" w:rsidTr="008C1B08">
        <w:trPr>
          <w:trHeight w:val="276"/>
        </w:trPr>
        <w:tc>
          <w:tcPr>
            <w:tcW w:w="1246" w:type="dxa"/>
            <w:vMerge w:val="restart"/>
          </w:tcPr>
          <w:p w14:paraId="4AB48F9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Grolimund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5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cm9saW11bmQ8L0F1dGhvcj48WWVhcj4yMDE1PC9ZZWFy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cm9saW11bmQ8L0F1dGhvcj48WWVhcj4yMDE1PC9ZZWFy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29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0BF4C7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witzerland</w:t>
            </w:r>
          </w:p>
        </w:tc>
        <w:tc>
          <w:tcPr>
            <w:tcW w:w="1247" w:type="dxa"/>
            <w:vMerge w:val="restart"/>
          </w:tcPr>
          <w:p w14:paraId="488AF6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69 (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ProHOSP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>)</w:t>
            </w:r>
          </w:p>
        </w:tc>
        <w:tc>
          <w:tcPr>
            <w:tcW w:w="1247" w:type="dxa"/>
            <w:vMerge w:val="restart"/>
          </w:tcPr>
          <w:p w14:paraId="1626FE9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4</w:t>
            </w:r>
          </w:p>
        </w:tc>
        <w:tc>
          <w:tcPr>
            <w:tcW w:w="1247" w:type="dxa"/>
            <w:vMerge w:val="restart"/>
          </w:tcPr>
          <w:p w14:paraId="71014D87" w14:textId="4A67A9B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5A0825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592399C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60</w:t>
            </w:r>
          </w:p>
        </w:tc>
        <w:tc>
          <w:tcPr>
            <w:tcW w:w="1134" w:type="dxa"/>
            <w:vMerge w:val="restart"/>
          </w:tcPr>
          <w:p w14:paraId="45CEAEC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  <w:vMerge w:val="restart"/>
          </w:tcPr>
          <w:p w14:paraId="2514A39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5DFB26E7" w14:textId="1DC9EE3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07105EF0" w14:textId="66C35B8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7</w:t>
            </w:r>
          </w:p>
        </w:tc>
        <w:tc>
          <w:tcPr>
            <w:tcW w:w="992" w:type="dxa"/>
            <w:vMerge w:val="restart"/>
          </w:tcPr>
          <w:p w14:paraId="1A16C9B3" w14:textId="6F9A93A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77448774" w14:textId="181EFFB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1D5B4F32" w14:textId="1B0D6C85" w:rsidTr="008C1B08">
        <w:trPr>
          <w:trHeight w:val="276"/>
        </w:trPr>
        <w:tc>
          <w:tcPr>
            <w:tcW w:w="1246" w:type="dxa"/>
            <w:vMerge/>
          </w:tcPr>
          <w:p w14:paraId="10526B2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4E68B9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851AE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C6713D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97046B1" w14:textId="02B95BB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354C1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8477F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9F062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604486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D08FC10" w14:textId="784553D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0CBAD22C" w14:textId="16AF489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7</w:t>
            </w:r>
          </w:p>
        </w:tc>
        <w:tc>
          <w:tcPr>
            <w:tcW w:w="992" w:type="dxa"/>
            <w:vMerge/>
          </w:tcPr>
          <w:p w14:paraId="761DAC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B657A3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7888F6F" w14:textId="2F0EC36F" w:rsidTr="008C1B08">
        <w:trPr>
          <w:trHeight w:val="276"/>
        </w:trPr>
        <w:tc>
          <w:tcPr>
            <w:tcW w:w="1246" w:type="dxa"/>
            <w:vMerge w:val="restart"/>
          </w:tcPr>
          <w:p w14:paraId="3BF2354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Guo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dW88L0F1dGhvcj48WWVhcj4yMDE0PC9ZZWFyPjxSZWNO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HdW88L0F1dGhvcj48WWVhcj4yMDE0PC9ZZWFyPjxSZWNO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0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55F221C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hina</w:t>
            </w:r>
          </w:p>
        </w:tc>
        <w:tc>
          <w:tcPr>
            <w:tcW w:w="1247" w:type="dxa"/>
            <w:vMerge w:val="restart"/>
          </w:tcPr>
          <w:p w14:paraId="4507CD34" w14:textId="6E83228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9</w:t>
            </w:r>
          </w:p>
        </w:tc>
        <w:tc>
          <w:tcPr>
            <w:tcW w:w="1247" w:type="dxa"/>
            <w:vMerge w:val="restart"/>
          </w:tcPr>
          <w:p w14:paraId="575816E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0-75</w:t>
            </w:r>
          </w:p>
        </w:tc>
        <w:tc>
          <w:tcPr>
            <w:tcW w:w="1247" w:type="dxa"/>
            <w:vMerge w:val="restart"/>
          </w:tcPr>
          <w:p w14:paraId="6973CC5F" w14:textId="75B0968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1A744FA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II</w:t>
            </w:r>
          </w:p>
        </w:tc>
        <w:tc>
          <w:tcPr>
            <w:tcW w:w="992" w:type="dxa"/>
            <w:vMerge w:val="restart"/>
          </w:tcPr>
          <w:p w14:paraId="638506A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015C917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992" w:type="dxa"/>
            <w:vMerge w:val="restart"/>
          </w:tcPr>
          <w:p w14:paraId="5744DAB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646C545C" w14:textId="5D7F78C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 w:val="restart"/>
          </w:tcPr>
          <w:p w14:paraId="2AED41DD" w14:textId="7E495A8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B047919" w14:textId="5F23175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40</w:t>
            </w:r>
          </w:p>
        </w:tc>
        <w:tc>
          <w:tcPr>
            <w:tcW w:w="992" w:type="dxa"/>
            <w:vMerge w:val="restart"/>
          </w:tcPr>
          <w:p w14:paraId="25A6AEAB" w14:textId="6043D2F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38F4F834" w14:textId="06878FE5" w:rsidTr="008C1B08">
        <w:trPr>
          <w:trHeight w:val="276"/>
        </w:trPr>
        <w:tc>
          <w:tcPr>
            <w:tcW w:w="1246" w:type="dxa"/>
            <w:vMerge/>
          </w:tcPr>
          <w:p w14:paraId="17510B3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B2757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F5892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3E5E8C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620383D" w14:textId="2AA401E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D1A78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84770C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7BDD2A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846A35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9A7F965" w14:textId="2500ACC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5C1749D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477C4A0" w14:textId="25F091A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40</w:t>
            </w:r>
          </w:p>
        </w:tc>
        <w:tc>
          <w:tcPr>
            <w:tcW w:w="992" w:type="dxa"/>
            <w:vMerge/>
          </w:tcPr>
          <w:p w14:paraId="01BEDE9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71D19535" w14:textId="126EA7CB" w:rsidTr="008C1B08">
        <w:trPr>
          <w:trHeight w:val="276"/>
        </w:trPr>
        <w:tc>
          <w:tcPr>
            <w:tcW w:w="1246" w:type="dxa"/>
            <w:vMerge/>
          </w:tcPr>
          <w:p w14:paraId="28E2B4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C27725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05AA3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0324C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49FB84D" w14:textId="6737BCF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E6E36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C85E91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84B75C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1F291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A27D52A" w14:textId="191175B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  <w:vMerge/>
          </w:tcPr>
          <w:p w14:paraId="252982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48044F6" w14:textId="4DDD951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40</w:t>
            </w:r>
          </w:p>
        </w:tc>
        <w:tc>
          <w:tcPr>
            <w:tcW w:w="992" w:type="dxa"/>
            <w:vMerge/>
          </w:tcPr>
          <w:p w14:paraId="07E270C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AE1C3F5" w14:textId="150C585C" w:rsidTr="008C1B08">
        <w:tc>
          <w:tcPr>
            <w:tcW w:w="1246" w:type="dxa"/>
          </w:tcPr>
          <w:p w14:paraId="1CF33D3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Hopkinson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7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Ib3BraW5zb248L0F1dGhvcj48WWVhcj4yMDA3PC9ZZWFy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Ib3BraW5zb248L0F1dGhvcj48WWVhcj4yMDA3PC9ZZWFy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1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3A7F26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</w:tcPr>
          <w:p w14:paraId="3AE8F1C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4</w:t>
            </w:r>
          </w:p>
        </w:tc>
        <w:tc>
          <w:tcPr>
            <w:tcW w:w="1247" w:type="dxa"/>
          </w:tcPr>
          <w:p w14:paraId="1590402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2</w:t>
            </w:r>
          </w:p>
        </w:tc>
        <w:tc>
          <w:tcPr>
            <w:tcW w:w="1247" w:type="dxa"/>
          </w:tcPr>
          <w:p w14:paraId="59FAD2DE" w14:textId="6A2F01C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678644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4A7E62B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</w:tcPr>
          <w:p w14:paraId="6D9CCB1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3327D9F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ataset</w:t>
            </w:r>
          </w:p>
        </w:tc>
        <w:tc>
          <w:tcPr>
            <w:tcW w:w="992" w:type="dxa"/>
          </w:tcPr>
          <w:p w14:paraId="15A67666" w14:textId="48AE7D1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MVC</w:t>
            </w:r>
          </w:p>
        </w:tc>
        <w:tc>
          <w:tcPr>
            <w:tcW w:w="992" w:type="dxa"/>
          </w:tcPr>
          <w:p w14:paraId="2E18EAA4" w14:textId="6902738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0CEE6947" w14:textId="1E16485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4</w:t>
            </w:r>
          </w:p>
        </w:tc>
        <w:tc>
          <w:tcPr>
            <w:tcW w:w="992" w:type="dxa"/>
          </w:tcPr>
          <w:p w14:paraId="31497826" w14:textId="57E25D6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26E9A43" w14:textId="6A931BD9" w:rsidTr="008C1B08">
        <w:trPr>
          <w:trHeight w:val="276"/>
        </w:trPr>
        <w:tc>
          <w:tcPr>
            <w:tcW w:w="1246" w:type="dxa"/>
            <w:vMerge w:val="restart"/>
          </w:tcPr>
          <w:p w14:paraId="62273EB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Hurst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.,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 2010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IdXJzdDwvQXV0aG9yPjxZZWFyPjIwMTA8L1llYXI+PFJl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IdXJzdDwvQXV0aG9yPjxZZWFyPjIwMTA8L1llYXI+PFJl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2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169D822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pain</w:t>
            </w:r>
          </w:p>
        </w:tc>
        <w:tc>
          <w:tcPr>
            <w:tcW w:w="1247" w:type="dxa"/>
            <w:vMerge w:val="restart"/>
          </w:tcPr>
          <w:p w14:paraId="3396777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138 (ECLIPSE)</w:t>
            </w:r>
          </w:p>
        </w:tc>
        <w:tc>
          <w:tcPr>
            <w:tcW w:w="1247" w:type="dxa"/>
            <w:vMerge w:val="restart"/>
          </w:tcPr>
          <w:p w14:paraId="2E73038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  <w:vMerge w:val="restart"/>
          </w:tcPr>
          <w:p w14:paraId="0D5A2077" w14:textId="4AC94AD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559C3C5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  <w:vMerge w:val="restart"/>
          </w:tcPr>
          <w:p w14:paraId="6B50844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0AEEC82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</w:t>
            </w:r>
          </w:p>
        </w:tc>
        <w:tc>
          <w:tcPr>
            <w:tcW w:w="992" w:type="dxa"/>
            <w:vMerge w:val="restart"/>
          </w:tcPr>
          <w:p w14:paraId="05810A2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28A05011" w14:textId="2226989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292C55CC" w14:textId="3DB937C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24E440BD" w14:textId="059D42A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42</w:t>
            </w:r>
          </w:p>
        </w:tc>
        <w:tc>
          <w:tcPr>
            <w:tcW w:w="992" w:type="dxa"/>
            <w:vMerge w:val="restart"/>
          </w:tcPr>
          <w:p w14:paraId="63944D07" w14:textId="7D12E27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0310025D" w14:textId="4B5BF27D" w:rsidTr="008C1B08">
        <w:trPr>
          <w:trHeight w:val="276"/>
        </w:trPr>
        <w:tc>
          <w:tcPr>
            <w:tcW w:w="1246" w:type="dxa"/>
            <w:vMerge/>
          </w:tcPr>
          <w:p w14:paraId="4222B7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8E5FB3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9E27D4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0EC53D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55983DF" w14:textId="225EF06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24EC4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F9E734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CB8BF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696D25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172834C" w14:textId="5886313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>eart rate</w:t>
            </w:r>
          </w:p>
        </w:tc>
        <w:tc>
          <w:tcPr>
            <w:tcW w:w="992" w:type="dxa"/>
            <w:vMerge/>
          </w:tcPr>
          <w:p w14:paraId="4123C4F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4470C39" w14:textId="2F19EF5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83</w:t>
            </w:r>
          </w:p>
        </w:tc>
        <w:tc>
          <w:tcPr>
            <w:tcW w:w="992" w:type="dxa"/>
            <w:vMerge/>
          </w:tcPr>
          <w:p w14:paraId="04ACA2C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5422E1BF" w14:textId="6DEE5FDF" w:rsidTr="008C1B08">
        <w:trPr>
          <w:trHeight w:val="276"/>
        </w:trPr>
        <w:tc>
          <w:tcPr>
            <w:tcW w:w="1246" w:type="dxa"/>
            <w:vMerge/>
          </w:tcPr>
          <w:p w14:paraId="18376A7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0FB8E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D8D213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4101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AF274DA" w14:textId="675BE33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2798DB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93936C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2F6DC5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370A9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CE0E033" w14:textId="110045A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F</w:t>
            </w:r>
            <w:r w:rsidRPr="00677B04">
              <w:rPr>
                <w:rFonts w:ascii="Arial" w:hAnsi="Arial" w:cs="Arial"/>
                <w:sz w:val="16"/>
                <w:szCs w:val="20"/>
              </w:rPr>
              <w:t>ibrinogen</w:t>
            </w:r>
          </w:p>
        </w:tc>
        <w:tc>
          <w:tcPr>
            <w:tcW w:w="992" w:type="dxa"/>
            <w:vMerge/>
          </w:tcPr>
          <w:p w14:paraId="0A05FD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2E7D795" w14:textId="527C2DF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340</w:t>
            </w:r>
          </w:p>
        </w:tc>
        <w:tc>
          <w:tcPr>
            <w:tcW w:w="992" w:type="dxa"/>
            <w:vMerge/>
          </w:tcPr>
          <w:p w14:paraId="334624A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26328F2" w14:textId="24F8027E" w:rsidTr="008C1B08">
        <w:trPr>
          <w:trHeight w:val="276"/>
        </w:trPr>
        <w:tc>
          <w:tcPr>
            <w:tcW w:w="1246" w:type="dxa"/>
            <w:vMerge/>
          </w:tcPr>
          <w:p w14:paraId="593B453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1DB06E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AA3AC8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41F434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E652BD9" w14:textId="51376B4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A5005F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AC656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5EFFE2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2F5FFC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984529F" w14:textId="00FB6B7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446276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059A335" w14:textId="48558F5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30</w:t>
            </w:r>
          </w:p>
        </w:tc>
        <w:tc>
          <w:tcPr>
            <w:tcW w:w="992" w:type="dxa"/>
            <w:vMerge/>
          </w:tcPr>
          <w:p w14:paraId="59D6E0F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ACB34A6" w14:textId="23819D8E" w:rsidTr="008C1B08">
        <w:trPr>
          <w:trHeight w:val="276"/>
        </w:trPr>
        <w:tc>
          <w:tcPr>
            <w:tcW w:w="1246" w:type="dxa"/>
            <w:vMerge/>
          </w:tcPr>
          <w:p w14:paraId="1126C53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768F87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110E8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0B3D58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E139F3E" w14:textId="0AE76E3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1D0E9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E022E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4AF2AF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F0FC3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E86160B" w14:textId="1567D1E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  <w:vMerge/>
          </w:tcPr>
          <w:p w14:paraId="39088C7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800D333" w14:textId="4AED123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47</w:t>
            </w:r>
          </w:p>
        </w:tc>
        <w:tc>
          <w:tcPr>
            <w:tcW w:w="992" w:type="dxa"/>
            <w:vMerge/>
          </w:tcPr>
          <w:p w14:paraId="72B3009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50CA0625" w14:textId="5829F851" w:rsidTr="008C1B08">
        <w:trPr>
          <w:trHeight w:val="276"/>
        </w:trPr>
        <w:tc>
          <w:tcPr>
            <w:tcW w:w="1246" w:type="dxa"/>
            <w:vMerge/>
          </w:tcPr>
          <w:p w14:paraId="10AFC4E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220E0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247E2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AC533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A483FAE" w14:textId="101CCF1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0BFBE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7E9B56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BE1BCD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E1543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D283170" w14:textId="03E0ACC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69FD72B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B27FA28" w14:textId="5D50741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32</w:t>
            </w:r>
          </w:p>
        </w:tc>
        <w:tc>
          <w:tcPr>
            <w:tcW w:w="992" w:type="dxa"/>
            <w:vMerge/>
          </w:tcPr>
          <w:p w14:paraId="07B4922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33A8440" w14:textId="355859F5" w:rsidTr="008C1B08">
        <w:trPr>
          <w:trHeight w:val="276"/>
        </w:trPr>
        <w:tc>
          <w:tcPr>
            <w:tcW w:w="1246" w:type="dxa"/>
            <w:vMerge/>
          </w:tcPr>
          <w:p w14:paraId="715A921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AA304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AFFBA4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F9B188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C07E25B" w14:textId="60761DA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583A0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0A948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7945911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CDB46D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97FD9C8" w14:textId="728208C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58D295F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1CFE313" w14:textId="0198324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28</w:t>
            </w:r>
          </w:p>
        </w:tc>
        <w:tc>
          <w:tcPr>
            <w:tcW w:w="992" w:type="dxa"/>
            <w:vMerge/>
          </w:tcPr>
          <w:p w14:paraId="3F47082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A41595D" w14:textId="231169A3" w:rsidTr="008C1B08">
        <w:trPr>
          <w:trHeight w:val="276"/>
        </w:trPr>
        <w:tc>
          <w:tcPr>
            <w:tcW w:w="1246" w:type="dxa"/>
            <w:vMerge/>
          </w:tcPr>
          <w:p w14:paraId="76F0376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88983E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E96ACB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56C699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B1C2E96" w14:textId="1A8A673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333EAB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E86A1B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DF5EB6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E53A72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E0E4A09" w14:textId="46CEBD2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  <w:vMerge/>
          </w:tcPr>
          <w:p w14:paraId="353B217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87FEF81" w14:textId="043BE48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537</w:t>
            </w:r>
          </w:p>
        </w:tc>
        <w:tc>
          <w:tcPr>
            <w:tcW w:w="992" w:type="dxa"/>
            <w:vMerge/>
          </w:tcPr>
          <w:p w14:paraId="1F140BD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8097B8A" w14:textId="5F16369A" w:rsidTr="008C1B08">
        <w:trPr>
          <w:trHeight w:val="276"/>
        </w:trPr>
        <w:tc>
          <w:tcPr>
            <w:tcW w:w="1246" w:type="dxa"/>
            <w:vMerge w:val="restart"/>
          </w:tcPr>
          <w:p w14:paraId="2820C3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Husebo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IdXNlYm88L0F1dGhvcj48WWVhcj4yMDE0PC9ZZWFyPjxS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IdXNlYm88L0F1dGhvcj48WWVhcj4yMDE0PC9ZZWFyPjxS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3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0BE5957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Norway</w:t>
            </w:r>
          </w:p>
        </w:tc>
        <w:tc>
          <w:tcPr>
            <w:tcW w:w="1247" w:type="dxa"/>
            <w:vMerge w:val="restart"/>
          </w:tcPr>
          <w:p w14:paraId="01A4C8F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03 (Bergen COPD)</w:t>
            </w:r>
          </w:p>
        </w:tc>
        <w:tc>
          <w:tcPr>
            <w:tcW w:w="1247" w:type="dxa"/>
            <w:vMerge w:val="restart"/>
          </w:tcPr>
          <w:p w14:paraId="29BF269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44–76 years </w:t>
            </w:r>
          </w:p>
        </w:tc>
        <w:tc>
          <w:tcPr>
            <w:tcW w:w="1247" w:type="dxa"/>
            <w:vMerge w:val="restart"/>
          </w:tcPr>
          <w:p w14:paraId="25384DCB" w14:textId="6E9F9ED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7C0D290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  <w:vMerge w:val="restart"/>
          </w:tcPr>
          <w:p w14:paraId="44C6E20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1CDA816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  <w:vMerge w:val="restart"/>
          </w:tcPr>
          <w:p w14:paraId="05A3629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72399E70" w14:textId="08B9EB8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27802F7E" w14:textId="5F8E4D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2</w:t>
            </w:r>
          </w:p>
        </w:tc>
        <w:tc>
          <w:tcPr>
            <w:tcW w:w="992" w:type="dxa"/>
          </w:tcPr>
          <w:p w14:paraId="7BAAB189" w14:textId="712DBFF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6</w:t>
            </w:r>
          </w:p>
        </w:tc>
        <w:tc>
          <w:tcPr>
            <w:tcW w:w="992" w:type="dxa"/>
          </w:tcPr>
          <w:p w14:paraId="5E69E0E2" w14:textId="032B1A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32</w:t>
            </w:r>
          </w:p>
        </w:tc>
      </w:tr>
      <w:tr w:rsidR="008C1B08" w:rsidRPr="00677B04" w14:paraId="09BC8B5E" w14:textId="1EE531B8" w:rsidTr="008C1B08">
        <w:trPr>
          <w:trHeight w:val="276"/>
        </w:trPr>
        <w:tc>
          <w:tcPr>
            <w:tcW w:w="1246" w:type="dxa"/>
            <w:vMerge/>
          </w:tcPr>
          <w:p w14:paraId="347EBD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D2B724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6CD25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7181F8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37DE192" w14:textId="5EB6AF9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F4376F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B0598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0BA9BF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1FE096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9B11DBC" w14:textId="27A2FAB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eart rate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7ACE907B" w14:textId="3278C36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189C10F" w14:textId="5DEE1CF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97</w:t>
            </w:r>
          </w:p>
        </w:tc>
        <w:tc>
          <w:tcPr>
            <w:tcW w:w="992" w:type="dxa"/>
          </w:tcPr>
          <w:p w14:paraId="7CC03862" w14:textId="12DB016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46</w:t>
            </w:r>
          </w:p>
        </w:tc>
      </w:tr>
      <w:tr w:rsidR="008C1B08" w:rsidRPr="00677B04" w14:paraId="77272652" w14:textId="754002EE" w:rsidTr="008C1B08">
        <w:trPr>
          <w:trHeight w:val="276"/>
        </w:trPr>
        <w:tc>
          <w:tcPr>
            <w:tcW w:w="1246" w:type="dxa"/>
            <w:vMerge/>
          </w:tcPr>
          <w:p w14:paraId="213B56C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C7D525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ECCFC2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8F2684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96DB89" w14:textId="198436A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470E0A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A71137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F04507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38F9A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3BD6411" w14:textId="76D2CBE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03B4A08B" w14:textId="0FE528D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437FA919" w14:textId="655BDA4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7</w:t>
            </w:r>
          </w:p>
        </w:tc>
        <w:tc>
          <w:tcPr>
            <w:tcW w:w="992" w:type="dxa"/>
          </w:tcPr>
          <w:p w14:paraId="1386EB31" w14:textId="0FD1B56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44</w:t>
            </w:r>
          </w:p>
        </w:tc>
      </w:tr>
      <w:tr w:rsidR="008C1B08" w:rsidRPr="00677B04" w14:paraId="60C23040" w14:textId="39F978BD" w:rsidTr="008C1B08">
        <w:trPr>
          <w:trHeight w:val="276"/>
        </w:trPr>
        <w:tc>
          <w:tcPr>
            <w:tcW w:w="1246" w:type="dxa"/>
            <w:vMerge/>
          </w:tcPr>
          <w:p w14:paraId="33F6015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9F241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737DE3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553F0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03355D6" w14:textId="74285E3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C709CC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6D4C12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B0289E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B7208A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299BE82" w14:textId="7B29019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4F2E3E84" w14:textId="6F2DE6A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70</w:t>
            </w:r>
          </w:p>
        </w:tc>
        <w:tc>
          <w:tcPr>
            <w:tcW w:w="992" w:type="dxa"/>
          </w:tcPr>
          <w:p w14:paraId="3C213E1F" w14:textId="4EF6598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7</w:t>
            </w:r>
          </w:p>
        </w:tc>
        <w:tc>
          <w:tcPr>
            <w:tcW w:w="992" w:type="dxa"/>
          </w:tcPr>
          <w:p w14:paraId="625901E1" w14:textId="5BD5672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42</w:t>
            </w:r>
          </w:p>
        </w:tc>
      </w:tr>
      <w:tr w:rsidR="008C1B08" w:rsidRPr="00677B04" w14:paraId="477F0AD7" w14:textId="0BA9EDAF" w:rsidTr="008C1B08">
        <w:trPr>
          <w:trHeight w:val="276"/>
        </w:trPr>
        <w:tc>
          <w:tcPr>
            <w:tcW w:w="1246" w:type="dxa"/>
            <w:vMerge/>
          </w:tcPr>
          <w:p w14:paraId="14C1FBC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0E452F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250840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5E5214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23BB2B6" w14:textId="1E83D3D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743C6E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9FDBD1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64B449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09321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10FF6FE" w14:textId="24E4596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</w:tcPr>
          <w:p w14:paraId="2C832C64" w14:textId="6747A54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1</w:t>
            </w:r>
          </w:p>
        </w:tc>
        <w:tc>
          <w:tcPr>
            <w:tcW w:w="992" w:type="dxa"/>
          </w:tcPr>
          <w:p w14:paraId="3F4AC20F" w14:textId="429B95B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6</w:t>
            </w:r>
          </w:p>
        </w:tc>
        <w:tc>
          <w:tcPr>
            <w:tcW w:w="992" w:type="dxa"/>
          </w:tcPr>
          <w:p w14:paraId="32038919" w14:textId="65CB64E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43</w:t>
            </w:r>
          </w:p>
        </w:tc>
      </w:tr>
      <w:tr w:rsidR="008C1B08" w:rsidRPr="00677B04" w14:paraId="6BA62C3E" w14:textId="4CAF6124" w:rsidTr="008C1B08">
        <w:trPr>
          <w:trHeight w:val="276"/>
        </w:trPr>
        <w:tc>
          <w:tcPr>
            <w:tcW w:w="1246" w:type="dxa"/>
            <w:vMerge/>
          </w:tcPr>
          <w:p w14:paraId="6FCFA7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C5FB1C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E34A9F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5692DD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F0F7089" w14:textId="7194875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E5D07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747691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9973DB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A2795A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F2E92D7" w14:textId="46EB8A9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</w:tcPr>
          <w:p w14:paraId="38C45078" w14:textId="5530F9C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</w:t>
            </w:r>
          </w:p>
        </w:tc>
        <w:tc>
          <w:tcPr>
            <w:tcW w:w="992" w:type="dxa"/>
          </w:tcPr>
          <w:p w14:paraId="5E4FE9ED" w14:textId="52EA49B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86</w:t>
            </w:r>
          </w:p>
        </w:tc>
        <w:tc>
          <w:tcPr>
            <w:tcW w:w="992" w:type="dxa"/>
          </w:tcPr>
          <w:p w14:paraId="3ACE1D3D" w14:textId="011ABAD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43</w:t>
            </w:r>
          </w:p>
        </w:tc>
      </w:tr>
      <w:tr w:rsidR="008C1B08" w:rsidRPr="00677B04" w14:paraId="3AB2FAC8" w14:textId="10447578" w:rsidTr="008C1B08">
        <w:tc>
          <w:tcPr>
            <w:tcW w:w="1246" w:type="dxa"/>
          </w:tcPr>
          <w:p w14:paraId="4ED54AA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Jennings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9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KZW5uaW5nczwvQXV0aG9yPjxZZWFyPjIwMDk8L1llYXI+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KZW5uaW5nczwvQXV0aG9yPjxZZWFyPjIwMDk8L1llYXI+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4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679EBE1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</w:tcPr>
          <w:p w14:paraId="4FF054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94</w:t>
            </w:r>
          </w:p>
        </w:tc>
        <w:tc>
          <w:tcPr>
            <w:tcW w:w="1247" w:type="dxa"/>
          </w:tcPr>
          <w:p w14:paraId="51EB3BC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1247" w:type="dxa"/>
          </w:tcPr>
          <w:p w14:paraId="4861A107" w14:textId="4A0A2F5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646B71E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338583D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</w:tcPr>
          <w:p w14:paraId="2420154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</w:tcPr>
          <w:p w14:paraId="7DDDA29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2D5B3AF0" w14:textId="797E76E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1FF0C176" w14:textId="03A4BA5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723A8F26" w14:textId="618C633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09</w:t>
            </w:r>
          </w:p>
        </w:tc>
        <w:tc>
          <w:tcPr>
            <w:tcW w:w="992" w:type="dxa"/>
          </w:tcPr>
          <w:p w14:paraId="4B92A95A" w14:textId="61C6C16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1</w:t>
            </w:r>
          </w:p>
        </w:tc>
      </w:tr>
      <w:tr w:rsidR="008C1B08" w:rsidRPr="00677B04" w14:paraId="2ABC7678" w14:textId="5477C7F9" w:rsidTr="008C1B08">
        <w:trPr>
          <w:trHeight w:val="276"/>
        </w:trPr>
        <w:tc>
          <w:tcPr>
            <w:tcW w:w="1246" w:type="dxa"/>
            <w:vMerge w:val="restart"/>
          </w:tcPr>
          <w:p w14:paraId="7F4B9D9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Jensen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3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KZW5zZW48L0F1dGhvcj48WWVhcj4yMDEzPC9ZZWFyPjxS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KZW5zZW48L0F1dGhvcj48WWVhcj4yMDEzPC9ZZWFyPjxS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5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12E9F9B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enmark</w:t>
            </w:r>
          </w:p>
        </w:tc>
        <w:tc>
          <w:tcPr>
            <w:tcW w:w="1247" w:type="dxa"/>
            <w:vMerge w:val="restart"/>
          </w:tcPr>
          <w:p w14:paraId="351D69C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442 (CCHS)</w:t>
            </w:r>
          </w:p>
        </w:tc>
        <w:tc>
          <w:tcPr>
            <w:tcW w:w="1247" w:type="dxa"/>
            <w:vMerge w:val="restart"/>
          </w:tcPr>
          <w:p w14:paraId="4470972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59</w:t>
            </w:r>
          </w:p>
        </w:tc>
        <w:tc>
          <w:tcPr>
            <w:tcW w:w="1247" w:type="dxa"/>
            <w:vMerge w:val="restart"/>
          </w:tcPr>
          <w:p w14:paraId="2E642137" w14:textId="61FA606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525B17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15564B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423</w:t>
            </w:r>
          </w:p>
        </w:tc>
        <w:tc>
          <w:tcPr>
            <w:tcW w:w="1134" w:type="dxa"/>
            <w:vMerge w:val="restart"/>
          </w:tcPr>
          <w:p w14:paraId="2A8FECC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  <w:vMerge w:val="restart"/>
          </w:tcPr>
          <w:p w14:paraId="6E7C1EF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123F72FA" w14:textId="20F7058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>eart rate</w:t>
            </w:r>
          </w:p>
        </w:tc>
        <w:tc>
          <w:tcPr>
            <w:tcW w:w="992" w:type="dxa"/>
          </w:tcPr>
          <w:p w14:paraId="272A9A4B" w14:textId="3F9CF0B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928</w:t>
            </w:r>
          </w:p>
        </w:tc>
        <w:tc>
          <w:tcPr>
            <w:tcW w:w="992" w:type="dxa"/>
            <w:vMerge w:val="restart"/>
          </w:tcPr>
          <w:p w14:paraId="286DEEF0" w14:textId="02CAF44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C742FCD" w14:textId="3F08D9F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86</w:t>
            </w:r>
          </w:p>
        </w:tc>
      </w:tr>
      <w:tr w:rsidR="008C1B08" w:rsidRPr="00677B04" w14:paraId="54028EF9" w14:textId="305A914F" w:rsidTr="008C1B08">
        <w:trPr>
          <w:trHeight w:val="276"/>
        </w:trPr>
        <w:tc>
          <w:tcPr>
            <w:tcW w:w="1246" w:type="dxa"/>
            <w:vMerge/>
          </w:tcPr>
          <w:p w14:paraId="53400DE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6171F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45EDD6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660F19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0201B25" w14:textId="083C391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ABE41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724452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657E950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4282A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D854244" w14:textId="519EEB1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 w:val="restart"/>
          </w:tcPr>
          <w:p w14:paraId="1C4BF7E2" w14:textId="58ACD23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/>
          </w:tcPr>
          <w:p w14:paraId="2971500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 w:val="restart"/>
          </w:tcPr>
          <w:p w14:paraId="7B17D57C" w14:textId="7908E55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DCBF5C0" w14:textId="5C65F80C" w:rsidTr="008C1B08">
        <w:trPr>
          <w:trHeight w:val="276"/>
        </w:trPr>
        <w:tc>
          <w:tcPr>
            <w:tcW w:w="1246" w:type="dxa"/>
            <w:vMerge/>
          </w:tcPr>
          <w:p w14:paraId="0133C2FF" w14:textId="604D91B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9CC70A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309889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FCAAFD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DC8F651" w14:textId="716947F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19E5D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111F9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98A357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630EB9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EE9C3E4" w14:textId="6553FDC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F</w:t>
            </w:r>
            <w:r w:rsidRPr="00677B04">
              <w:rPr>
                <w:rFonts w:ascii="Arial" w:hAnsi="Arial" w:cs="Arial"/>
                <w:sz w:val="16"/>
                <w:szCs w:val="20"/>
              </w:rPr>
              <w:t>ibrinogen</w:t>
            </w:r>
          </w:p>
        </w:tc>
        <w:tc>
          <w:tcPr>
            <w:tcW w:w="992" w:type="dxa"/>
            <w:vMerge/>
          </w:tcPr>
          <w:p w14:paraId="790CF25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0BAF9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0069A1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7004358D" w14:textId="3851EB40" w:rsidTr="008C1B08">
        <w:tc>
          <w:tcPr>
            <w:tcW w:w="1246" w:type="dxa"/>
          </w:tcPr>
          <w:p w14:paraId="1B19AEF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Lacasse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.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, 2005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MYWNhc3NlPC9BdXRob3I+PFllYXI+MjAwNTwvWWVhcj48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MYWNhc3NlPC9BdXRob3I+PFllYXI+MjAwNTwvWWVhcj48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6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435902C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anada</w:t>
            </w:r>
          </w:p>
        </w:tc>
        <w:tc>
          <w:tcPr>
            <w:tcW w:w="1247" w:type="dxa"/>
          </w:tcPr>
          <w:p w14:paraId="48CB909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47</w:t>
            </w:r>
          </w:p>
        </w:tc>
        <w:tc>
          <w:tcPr>
            <w:tcW w:w="1247" w:type="dxa"/>
          </w:tcPr>
          <w:p w14:paraId="4476A89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</w:tcPr>
          <w:p w14:paraId="172EFB2F" w14:textId="0FB7634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H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066E86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456B77B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21</w:t>
            </w:r>
          </w:p>
        </w:tc>
        <w:tc>
          <w:tcPr>
            <w:tcW w:w="1134" w:type="dxa"/>
          </w:tcPr>
          <w:p w14:paraId="46DD788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</w:tcPr>
          <w:p w14:paraId="3964EDD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39BAD080" w14:textId="623B587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>eart rate</w:t>
            </w:r>
          </w:p>
        </w:tc>
        <w:tc>
          <w:tcPr>
            <w:tcW w:w="992" w:type="dxa"/>
          </w:tcPr>
          <w:p w14:paraId="4EDDA35A" w14:textId="19BCB3C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2</w:t>
            </w:r>
          </w:p>
        </w:tc>
        <w:tc>
          <w:tcPr>
            <w:tcW w:w="992" w:type="dxa"/>
          </w:tcPr>
          <w:p w14:paraId="27D0A045" w14:textId="7749B32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09A1321D" w14:textId="6169F1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01EA66F2" w14:textId="080C3B1C" w:rsidTr="008C1B08">
        <w:trPr>
          <w:trHeight w:val="276"/>
        </w:trPr>
        <w:tc>
          <w:tcPr>
            <w:tcW w:w="1246" w:type="dxa"/>
            <w:vMerge w:val="restart"/>
          </w:tcPr>
          <w:p w14:paraId="6C875F2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Liu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MaXU8L0F1dGhvcj48WWVhcj4yMDExPC9ZZWFyPjxSZWNO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MaXU8L0F1dGhvcj48WWVhcj4yMDExPC9ZZWFyPjxSZWNO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7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2059470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hina</w:t>
            </w:r>
          </w:p>
        </w:tc>
        <w:tc>
          <w:tcPr>
            <w:tcW w:w="1247" w:type="dxa"/>
            <w:vMerge w:val="restart"/>
          </w:tcPr>
          <w:p w14:paraId="1C06FA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4</w:t>
            </w:r>
          </w:p>
        </w:tc>
        <w:tc>
          <w:tcPr>
            <w:tcW w:w="1247" w:type="dxa"/>
            <w:vMerge w:val="restart"/>
          </w:tcPr>
          <w:p w14:paraId="52B9D09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0</w:t>
            </w:r>
          </w:p>
        </w:tc>
        <w:tc>
          <w:tcPr>
            <w:tcW w:w="1247" w:type="dxa"/>
            <w:vMerge w:val="restart"/>
          </w:tcPr>
          <w:p w14:paraId="3D833A8B" w14:textId="21C38BD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6E69C79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6B5070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24</w:t>
            </w:r>
          </w:p>
        </w:tc>
        <w:tc>
          <w:tcPr>
            <w:tcW w:w="1134" w:type="dxa"/>
            <w:vMerge w:val="restart"/>
          </w:tcPr>
          <w:p w14:paraId="0807D3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  <w:vMerge w:val="restart"/>
          </w:tcPr>
          <w:p w14:paraId="2F4840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584459F7" w14:textId="38504CB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513C4CCB" w14:textId="7B9C0B0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7</w:t>
            </w:r>
          </w:p>
        </w:tc>
        <w:tc>
          <w:tcPr>
            <w:tcW w:w="992" w:type="dxa"/>
            <w:vMerge w:val="restart"/>
          </w:tcPr>
          <w:p w14:paraId="115AEF73" w14:textId="2C5F0F3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68A0D13D" w14:textId="55D863F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13F6F17F" w14:textId="7C87EF6B" w:rsidTr="008C1B08">
        <w:trPr>
          <w:trHeight w:val="276"/>
        </w:trPr>
        <w:tc>
          <w:tcPr>
            <w:tcW w:w="1246" w:type="dxa"/>
            <w:vMerge/>
          </w:tcPr>
          <w:p w14:paraId="4991232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FFF39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D3F2C3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B90C8B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C7038C4" w14:textId="342E307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83EAAD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F536EA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6EC86C8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9F981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5F8C90C" w14:textId="697FB52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F</w:t>
            </w:r>
            <w:r w:rsidRPr="00677B04">
              <w:rPr>
                <w:rFonts w:ascii="Arial" w:hAnsi="Arial" w:cs="Arial"/>
                <w:sz w:val="16"/>
                <w:szCs w:val="20"/>
              </w:rPr>
              <w:t>ibrinogen</w:t>
            </w:r>
          </w:p>
        </w:tc>
        <w:tc>
          <w:tcPr>
            <w:tcW w:w="992" w:type="dxa"/>
          </w:tcPr>
          <w:p w14:paraId="34457780" w14:textId="63564CE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7</w:t>
            </w:r>
          </w:p>
        </w:tc>
        <w:tc>
          <w:tcPr>
            <w:tcW w:w="992" w:type="dxa"/>
            <w:vMerge/>
          </w:tcPr>
          <w:p w14:paraId="68062E6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030365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AC4FF8B" w14:textId="64A23FAF" w:rsidTr="008C1B08">
        <w:trPr>
          <w:trHeight w:val="276"/>
        </w:trPr>
        <w:tc>
          <w:tcPr>
            <w:tcW w:w="1246" w:type="dxa"/>
            <w:vMerge/>
          </w:tcPr>
          <w:p w14:paraId="039B47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706E32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E459D3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FAD5AF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887859B" w14:textId="7DF2A68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21D56E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B745ED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7A6654C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2CE98B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F721BBA" w14:textId="00D0ED5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179E91C7" w14:textId="6A2D2D7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7</w:t>
            </w:r>
          </w:p>
        </w:tc>
        <w:tc>
          <w:tcPr>
            <w:tcW w:w="992" w:type="dxa"/>
            <w:vMerge/>
          </w:tcPr>
          <w:p w14:paraId="394B45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7BBE0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495935E6" w14:textId="1DA61700" w:rsidTr="008C1B08">
        <w:tc>
          <w:tcPr>
            <w:tcW w:w="1246" w:type="dxa"/>
          </w:tcPr>
          <w:p w14:paraId="187BF21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Man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8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YW48L0F1dGhvcj48WWVhcj4yMDA4PC9ZZWFyPjxSZWNO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YW48L0F1dGhvcj48WWVhcj4yMDA4PC9ZZWFyPjxSZWNO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8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6602005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anada</w:t>
            </w:r>
          </w:p>
        </w:tc>
        <w:tc>
          <w:tcPr>
            <w:tcW w:w="1247" w:type="dxa"/>
          </w:tcPr>
          <w:p w14:paraId="75D4FB9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787 (LHS)</w:t>
            </w:r>
          </w:p>
        </w:tc>
        <w:tc>
          <w:tcPr>
            <w:tcW w:w="1247" w:type="dxa"/>
          </w:tcPr>
          <w:p w14:paraId="06C51A8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54</w:t>
            </w:r>
          </w:p>
        </w:tc>
        <w:tc>
          <w:tcPr>
            <w:tcW w:w="1247" w:type="dxa"/>
          </w:tcPr>
          <w:p w14:paraId="5297E0A5" w14:textId="6AC8EB5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279202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073E374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4</w:t>
            </w:r>
          </w:p>
        </w:tc>
        <w:tc>
          <w:tcPr>
            <w:tcW w:w="1134" w:type="dxa"/>
          </w:tcPr>
          <w:p w14:paraId="78DAE62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</w:tcPr>
          <w:p w14:paraId="00BC0D5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07CD148C" w14:textId="6237184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619A0584" w14:textId="76AB81D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29</w:t>
            </w:r>
          </w:p>
        </w:tc>
        <w:tc>
          <w:tcPr>
            <w:tcW w:w="992" w:type="dxa"/>
          </w:tcPr>
          <w:p w14:paraId="6CD27DCE" w14:textId="2CA0B60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2313468" w14:textId="2C72EDF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72D7FC0D" w14:textId="14B45B44" w:rsidTr="008C1B08">
        <w:tc>
          <w:tcPr>
            <w:tcW w:w="1246" w:type="dxa"/>
          </w:tcPr>
          <w:p w14:paraId="7E758A3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Mannino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2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YW5uaW5vPC9BdXRob3I+PFllYXI+MjAxMjwvWWVhcj48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YW5uaW5vPC9BdXRob3I+PFllYXI+MjAxMjwvWWVhcj48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39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E44B7E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</w:tcPr>
          <w:p w14:paraId="2D50C57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507 (NHANES III)</w:t>
            </w:r>
          </w:p>
        </w:tc>
        <w:tc>
          <w:tcPr>
            <w:tcW w:w="1247" w:type="dxa"/>
          </w:tcPr>
          <w:p w14:paraId="0EB3E2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0-80+</w:t>
            </w:r>
          </w:p>
        </w:tc>
        <w:tc>
          <w:tcPr>
            <w:tcW w:w="1247" w:type="dxa"/>
          </w:tcPr>
          <w:p w14:paraId="2607659D" w14:textId="518A524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4D1ED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04FE526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16</w:t>
            </w:r>
          </w:p>
        </w:tc>
        <w:tc>
          <w:tcPr>
            <w:tcW w:w="1134" w:type="dxa"/>
          </w:tcPr>
          <w:p w14:paraId="2BAD293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</w:tcPr>
          <w:p w14:paraId="2D13FCD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661DFF3E" w14:textId="501F55D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27D5C890" w14:textId="5D2D461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290</w:t>
            </w:r>
          </w:p>
        </w:tc>
        <w:tc>
          <w:tcPr>
            <w:tcW w:w="992" w:type="dxa"/>
          </w:tcPr>
          <w:p w14:paraId="4F7C0A63" w14:textId="2CE7B00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4A75C24" w14:textId="4F59198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57883D3" w14:textId="0386CBAA" w:rsidTr="008C1B08">
        <w:tc>
          <w:tcPr>
            <w:tcW w:w="1246" w:type="dxa"/>
          </w:tcPr>
          <w:p w14:paraId="62ED7C2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Marino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YXJpbm88L0F1dGhvcj48WWVhcj4yMDE0PC9ZZWFyPjxS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YXJpbm88L0F1dGhvcj48WWVhcj4yMDE0PC9ZZWFyPjxS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0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4BC0C0B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Brasil</w:t>
            </w:r>
            <w:proofErr w:type="spellEnd"/>
          </w:p>
        </w:tc>
        <w:tc>
          <w:tcPr>
            <w:tcW w:w="1247" w:type="dxa"/>
          </w:tcPr>
          <w:p w14:paraId="3CAD9FB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</w:tcPr>
          <w:p w14:paraId="6BD61A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1 (median)</w:t>
            </w:r>
          </w:p>
        </w:tc>
        <w:tc>
          <w:tcPr>
            <w:tcW w:w="1247" w:type="dxa"/>
          </w:tcPr>
          <w:p w14:paraId="0FC3C8F1" w14:textId="54AD253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650085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II</w:t>
            </w:r>
          </w:p>
        </w:tc>
        <w:tc>
          <w:tcPr>
            <w:tcW w:w="992" w:type="dxa"/>
          </w:tcPr>
          <w:p w14:paraId="6C96B2C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1134" w:type="dxa"/>
          </w:tcPr>
          <w:p w14:paraId="6C5644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</w:t>
            </w:r>
          </w:p>
        </w:tc>
        <w:tc>
          <w:tcPr>
            <w:tcW w:w="992" w:type="dxa"/>
          </w:tcPr>
          <w:p w14:paraId="448B0C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653FF287" w14:textId="2834CB6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6148009B" w14:textId="0C6BD7D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224C12CD" w14:textId="2044B13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9</w:t>
            </w:r>
          </w:p>
        </w:tc>
        <w:tc>
          <w:tcPr>
            <w:tcW w:w="992" w:type="dxa"/>
          </w:tcPr>
          <w:p w14:paraId="5B7A09CE" w14:textId="064E8D5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9939F4A" w14:textId="73D6FAAD" w:rsidTr="008C1B08">
        <w:trPr>
          <w:trHeight w:val="276"/>
        </w:trPr>
        <w:tc>
          <w:tcPr>
            <w:tcW w:w="1246" w:type="dxa"/>
            <w:vMerge w:val="restart"/>
          </w:tcPr>
          <w:p w14:paraId="1B6608D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Miller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3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aWxsZXI8L0F1dGhvcj48WWVhcj4yMDEzPC9ZZWFyPjxS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aWxsZXI8L0F1dGhvcj48WWVhcj4yMDEzPC9ZZWFyPjxS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1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346D51F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pain</w:t>
            </w:r>
          </w:p>
        </w:tc>
        <w:tc>
          <w:tcPr>
            <w:tcW w:w="1247" w:type="dxa"/>
            <w:vMerge w:val="restart"/>
          </w:tcPr>
          <w:p w14:paraId="60EDEC8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164 (ECLIPSE)</w:t>
            </w:r>
          </w:p>
        </w:tc>
        <w:tc>
          <w:tcPr>
            <w:tcW w:w="1247" w:type="dxa"/>
            <w:vMerge w:val="restart"/>
          </w:tcPr>
          <w:p w14:paraId="2298170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  <w:vMerge w:val="restart"/>
          </w:tcPr>
          <w:p w14:paraId="3FB7C6BA" w14:textId="7AA8BE5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084F91F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  <w:vMerge w:val="restart"/>
          </w:tcPr>
          <w:p w14:paraId="72CEEEB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07A97E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</w:t>
            </w:r>
          </w:p>
        </w:tc>
        <w:tc>
          <w:tcPr>
            <w:tcW w:w="992" w:type="dxa"/>
            <w:vMerge w:val="restart"/>
          </w:tcPr>
          <w:p w14:paraId="0C7397C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195BACB2" w14:textId="0E9091E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6CFCE73A" w14:textId="4BBF238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3D3F8F9C" w14:textId="0EDDC0F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4A75311B" w14:textId="750292E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1219584E" w14:textId="0CE9C60F" w:rsidTr="008C1B08">
        <w:trPr>
          <w:trHeight w:val="276"/>
        </w:trPr>
        <w:tc>
          <w:tcPr>
            <w:tcW w:w="1246" w:type="dxa"/>
            <w:vMerge/>
          </w:tcPr>
          <w:p w14:paraId="3DB4AE8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798A9A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B1CE2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E3F720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3059284" w14:textId="5247824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7D298F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3FF8BA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D9E12C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4447A6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F5FDA7A" w14:textId="7ECADC7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1B4D80E5" w14:textId="1C21EE0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7568D5D" w14:textId="7769696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E79D6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54042A16" w14:textId="4331F174" w:rsidTr="008C1B08">
        <w:trPr>
          <w:trHeight w:val="276"/>
        </w:trPr>
        <w:tc>
          <w:tcPr>
            <w:tcW w:w="1246" w:type="dxa"/>
            <w:vMerge/>
          </w:tcPr>
          <w:p w14:paraId="715D5E5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5F9C7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A7443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94D2D8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0D98E36" w14:textId="779F064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531572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5DA723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85C658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BAE97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E08C275" w14:textId="06F66D9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6119021B" w14:textId="1E13201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772AC8A" w14:textId="1F1EE27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551DEB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FCD90F9" w14:textId="50DA9967" w:rsidTr="008C1B08">
        <w:tc>
          <w:tcPr>
            <w:tcW w:w="1246" w:type="dxa"/>
          </w:tcPr>
          <w:p w14:paraId="3F52B17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Monninkhof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3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25uaW5raG9mPC9BdXRob3I+PFllYXI+MjAwMzwvWWVh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25uaW5raG9mPC9BdXRob3I+PFllYXI+MjAwMzwvWWVh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2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626F55C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Netherlands</w:t>
            </w:r>
          </w:p>
        </w:tc>
        <w:tc>
          <w:tcPr>
            <w:tcW w:w="1247" w:type="dxa"/>
          </w:tcPr>
          <w:p w14:paraId="6439D56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48 (COPE)</w:t>
            </w:r>
          </w:p>
        </w:tc>
        <w:tc>
          <w:tcPr>
            <w:tcW w:w="1247" w:type="dxa"/>
          </w:tcPr>
          <w:p w14:paraId="19BCE02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</w:tcPr>
          <w:p w14:paraId="7DEF3AA9" w14:textId="506232B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5DAA5C1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Almost exclusively GOLD II</w:t>
            </w:r>
          </w:p>
        </w:tc>
        <w:tc>
          <w:tcPr>
            <w:tcW w:w="992" w:type="dxa"/>
          </w:tcPr>
          <w:p w14:paraId="101FF5F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</w:tcPr>
          <w:p w14:paraId="352CB7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</w:tcPr>
          <w:p w14:paraId="0F88025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6D3BECB7" w14:textId="6B67AC6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2EF522B1" w14:textId="034E757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0D409DAC" w14:textId="73FE168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62</w:t>
            </w:r>
          </w:p>
        </w:tc>
        <w:tc>
          <w:tcPr>
            <w:tcW w:w="992" w:type="dxa"/>
          </w:tcPr>
          <w:p w14:paraId="02ED79E6" w14:textId="75B3E66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</w:t>
            </w:r>
          </w:p>
        </w:tc>
      </w:tr>
      <w:tr w:rsidR="008C1B08" w:rsidRPr="00677B04" w14:paraId="479612BC" w14:textId="6B6A18AF" w:rsidTr="008C1B08">
        <w:tc>
          <w:tcPr>
            <w:tcW w:w="1246" w:type="dxa"/>
          </w:tcPr>
          <w:p w14:paraId="3C3F9F7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Moore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0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29yZTwvQXV0aG9yPjxZZWFyPjIwMTA8L1llYXI+PFJl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29yZTwvQXV0aG9yPjxZZWFyPjIwMTA8L1llYXI+PFJl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3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6FD547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</w:tcPr>
          <w:p w14:paraId="6419B8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0 (COPE)</w:t>
            </w:r>
          </w:p>
        </w:tc>
        <w:tc>
          <w:tcPr>
            <w:tcW w:w="1247" w:type="dxa"/>
          </w:tcPr>
          <w:p w14:paraId="49BBCDB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</w:tcPr>
          <w:p w14:paraId="44CF11B6" w14:textId="0AE35C7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56E74A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296C3CA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1134" w:type="dxa"/>
          </w:tcPr>
          <w:p w14:paraId="3860D4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75CCA9A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6041F141" w14:textId="119B03C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NIP</w:t>
            </w:r>
          </w:p>
        </w:tc>
        <w:tc>
          <w:tcPr>
            <w:tcW w:w="992" w:type="dxa"/>
          </w:tcPr>
          <w:p w14:paraId="5CD128F2" w14:textId="02EC43E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7</w:t>
            </w:r>
          </w:p>
        </w:tc>
        <w:tc>
          <w:tcPr>
            <w:tcW w:w="992" w:type="dxa"/>
          </w:tcPr>
          <w:p w14:paraId="5F1CC00D" w14:textId="3CF5DC9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D00A164" w14:textId="3F1D823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520D4E7" w14:textId="4C3C5E08" w:rsidTr="008C1B08">
        <w:tc>
          <w:tcPr>
            <w:tcW w:w="1246" w:type="dxa"/>
          </w:tcPr>
          <w:p w14:paraId="63599BD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Moy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3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3k8L0F1dGhvcj48WWVhcj4yMDEzPC9ZZWFyPjxSZWNO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3k8L0F1dGhvcj48WWVhcj4yMDEzPC9ZZWFyPjxSZWNO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4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FBBCC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</w:tcPr>
          <w:p w14:paraId="6296164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69</w:t>
            </w:r>
          </w:p>
        </w:tc>
        <w:tc>
          <w:tcPr>
            <w:tcW w:w="1247" w:type="dxa"/>
          </w:tcPr>
          <w:p w14:paraId="32E243F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1</w:t>
            </w:r>
          </w:p>
        </w:tc>
        <w:tc>
          <w:tcPr>
            <w:tcW w:w="1247" w:type="dxa"/>
          </w:tcPr>
          <w:p w14:paraId="2D572DB5" w14:textId="0486277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H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048148B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75293DE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6</w:t>
            </w:r>
          </w:p>
        </w:tc>
        <w:tc>
          <w:tcPr>
            <w:tcW w:w="1134" w:type="dxa"/>
          </w:tcPr>
          <w:p w14:paraId="4A37B7F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</w:tcPr>
          <w:p w14:paraId="5698F5F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42F0378A" w14:textId="6A19B9F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148F92C9" w14:textId="7800433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62FEE0D7" w14:textId="3D1EC8C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9</w:t>
            </w:r>
          </w:p>
        </w:tc>
        <w:tc>
          <w:tcPr>
            <w:tcW w:w="992" w:type="dxa"/>
          </w:tcPr>
          <w:p w14:paraId="67047E4E" w14:textId="61095E9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4</w:t>
            </w:r>
          </w:p>
        </w:tc>
      </w:tr>
      <w:tr w:rsidR="008C1B08" w:rsidRPr="00677B04" w14:paraId="0835EFBE" w14:textId="326E6D40" w:rsidTr="008C1B08">
        <w:trPr>
          <w:trHeight w:val="276"/>
        </w:trPr>
        <w:tc>
          <w:tcPr>
            <w:tcW w:w="1246" w:type="dxa"/>
            <w:vMerge w:val="restart"/>
          </w:tcPr>
          <w:p w14:paraId="1794896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Moy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3k8L0F1dGhvcj48WWVhcj4yMDE0PC9ZZWFyPjxSZWNO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b3k8L0F1dGhvcj48WWVhcj4yMDE0PC9ZZWFyPjxSZWNO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5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3867BB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  <w:vMerge w:val="restart"/>
          </w:tcPr>
          <w:p w14:paraId="7E953A4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67</w:t>
            </w:r>
          </w:p>
        </w:tc>
        <w:tc>
          <w:tcPr>
            <w:tcW w:w="1247" w:type="dxa"/>
            <w:vMerge w:val="restart"/>
          </w:tcPr>
          <w:p w14:paraId="3DEA3B4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1</w:t>
            </w:r>
          </w:p>
        </w:tc>
        <w:tc>
          <w:tcPr>
            <w:tcW w:w="1247" w:type="dxa"/>
            <w:vMerge w:val="restart"/>
          </w:tcPr>
          <w:p w14:paraId="5DF18363" w14:textId="43072CA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H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154A50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6E97575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6</w:t>
            </w:r>
          </w:p>
        </w:tc>
        <w:tc>
          <w:tcPr>
            <w:tcW w:w="1134" w:type="dxa"/>
            <w:vMerge w:val="restart"/>
          </w:tcPr>
          <w:p w14:paraId="3EFFD6D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  <w:vMerge w:val="restart"/>
          </w:tcPr>
          <w:p w14:paraId="77E0DAC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5161EDD7" w14:textId="3F7FDBE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34EE36C9" w14:textId="27249E4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31B88327" w14:textId="42D84CA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7</w:t>
            </w:r>
          </w:p>
        </w:tc>
        <w:tc>
          <w:tcPr>
            <w:tcW w:w="992" w:type="dxa"/>
          </w:tcPr>
          <w:p w14:paraId="0E8C499C" w14:textId="7F01741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5</w:t>
            </w:r>
          </w:p>
        </w:tc>
      </w:tr>
      <w:tr w:rsidR="008C1B08" w:rsidRPr="00677B04" w14:paraId="5E509C58" w14:textId="36F0A25D" w:rsidTr="008C1B08">
        <w:trPr>
          <w:trHeight w:val="276"/>
        </w:trPr>
        <w:tc>
          <w:tcPr>
            <w:tcW w:w="1246" w:type="dxa"/>
            <w:vMerge/>
          </w:tcPr>
          <w:p w14:paraId="0E396A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BB8C56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A7A3D7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E94BC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0D4BEE" w14:textId="696847C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826DB5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EAAC5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85BC90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43B344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891A892" w14:textId="75D0676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16FCBA4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8827248" w14:textId="571AF55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7</w:t>
            </w:r>
          </w:p>
        </w:tc>
        <w:tc>
          <w:tcPr>
            <w:tcW w:w="992" w:type="dxa"/>
          </w:tcPr>
          <w:p w14:paraId="3F671B1C" w14:textId="4042E33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5</w:t>
            </w:r>
          </w:p>
        </w:tc>
      </w:tr>
      <w:tr w:rsidR="008C1B08" w:rsidRPr="00677B04" w14:paraId="58DE6B56" w14:textId="7187CAD3" w:rsidTr="008C1B08">
        <w:trPr>
          <w:trHeight w:val="276"/>
        </w:trPr>
        <w:tc>
          <w:tcPr>
            <w:tcW w:w="1246" w:type="dxa"/>
            <w:vMerge/>
          </w:tcPr>
          <w:p w14:paraId="558ACA0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875B4F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6ABCDE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806176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CBC2B53" w14:textId="090BB20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9D6DA6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B9F212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62C86AD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DB80D2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17CEFB3" w14:textId="6114BD2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310460F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009EE9B" w14:textId="73A9762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7</w:t>
            </w:r>
          </w:p>
        </w:tc>
        <w:tc>
          <w:tcPr>
            <w:tcW w:w="992" w:type="dxa"/>
          </w:tcPr>
          <w:p w14:paraId="681378BA" w14:textId="4725BE9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5</w:t>
            </w:r>
          </w:p>
        </w:tc>
      </w:tr>
      <w:tr w:rsidR="008C1B08" w:rsidRPr="00677B04" w14:paraId="5B348201" w14:textId="4E0B538B" w:rsidTr="008C1B08">
        <w:trPr>
          <w:trHeight w:val="276"/>
        </w:trPr>
        <w:tc>
          <w:tcPr>
            <w:tcW w:w="1246" w:type="dxa"/>
            <w:vMerge w:val="restart"/>
          </w:tcPr>
          <w:p w14:paraId="183B11C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Mullerova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5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dWxsZXJvdmE8L0F1dGhvcj48WWVhcj4yMDE1PC9ZZWFy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NdWxsZXJvdmE8L0F1dGhvcj48WWVhcj4yMDE1PC9ZZWFy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6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2D26039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pain</w:t>
            </w:r>
          </w:p>
        </w:tc>
        <w:tc>
          <w:tcPr>
            <w:tcW w:w="1247" w:type="dxa"/>
            <w:vMerge w:val="restart"/>
          </w:tcPr>
          <w:p w14:paraId="266595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138 (ECLIPSE)</w:t>
            </w:r>
          </w:p>
        </w:tc>
        <w:tc>
          <w:tcPr>
            <w:tcW w:w="1247" w:type="dxa"/>
            <w:vMerge w:val="restart"/>
          </w:tcPr>
          <w:p w14:paraId="222CAA9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  <w:vMerge w:val="restart"/>
          </w:tcPr>
          <w:p w14:paraId="2698AC3C" w14:textId="74082D1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4A1443A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  <w:vMerge w:val="restart"/>
          </w:tcPr>
          <w:p w14:paraId="7EC47A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529FFA2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</w:t>
            </w:r>
          </w:p>
        </w:tc>
        <w:tc>
          <w:tcPr>
            <w:tcW w:w="992" w:type="dxa"/>
            <w:vMerge w:val="restart"/>
          </w:tcPr>
          <w:p w14:paraId="5E4D6BF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2390E718" w14:textId="0E0D37D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08FE5744" w14:textId="2C24FC0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2066937D" w14:textId="21E5F4E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A34D657" w14:textId="0DF149F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50</w:t>
            </w:r>
          </w:p>
        </w:tc>
      </w:tr>
      <w:tr w:rsidR="008C1B08" w:rsidRPr="00677B04" w14:paraId="71F3A9D8" w14:textId="780F765C" w:rsidTr="008C1B08">
        <w:trPr>
          <w:trHeight w:val="276"/>
        </w:trPr>
        <w:tc>
          <w:tcPr>
            <w:tcW w:w="1246" w:type="dxa"/>
            <w:vMerge/>
          </w:tcPr>
          <w:p w14:paraId="4278F7C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5C606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8ED7C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9BF35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781094A" w14:textId="75F9A2E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C4E3EB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CED688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AD08E0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DE4EA0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43C8E74" w14:textId="7CB0435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eart rate </w:t>
            </w:r>
          </w:p>
        </w:tc>
        <w:tc>
          <w:tcPr>
            <w:tcW w:w="992" w:type="dxa"/>
            <w:vMerge/>
          </w:tcPr>
          <w:p w14:paraId="2231A25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52D2E1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14EA77D" w14:textId="1114C8B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70</w:t>
            </w:r>
          </w:p>
        </w:tc>
      </w:tr>
      <w:tr w:rsidR="008C1B08" w:rsidRPr="00677B04" w14:paraId="7C2B1CFD" w14:textId="117C2C8C" w:rsidTr="008C1B08">
        <w:trPr>
          <w:trHeight w:val="276"/>
        </w:trPr>
        <w:tc>
          <w:tcPr>
            <w:tcW w:w="1246" w:type="dxa"/>
            <w:vMerge/>
          </w:tcPr>
          <w:p w14:paraId="2BC7BB5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86B5D8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9EF41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A9FA77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9E7E029" w14:textId="2E9B709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F8F68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E4A500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3ED56E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32B38B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3C5AAEF" w14:textId="6565A3A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/>
          </w:tcPr>
          <w:p w14:paraId="313B75E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126178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D6140E7" w14:textId="0743D87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46</w:t>
            </w:r>
          </w:p>
        </w:tc>
      </w:tr>
      <w:tr w:rsidR="008C1B08" w:rsidRPr="00677B04" w14:paraId="7438A722" w14:textId="5703B3DC" w:rsidTr="008C1B08">
        <w:trPr>
          <w:trHeight w:val="276"/>
        </w:trPr>
        <w:tc>
          <w:tcPr>
            <w:tcW w:w="1246" w:type="dxa"/>
            <w:vMerge/>
          </w:tcPr>
          <w:p w14:paraId="1D0420A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26675F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FC8A53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777EC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646A67B" w14:textId="4E5382F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6D739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871DDB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354124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B4EAC6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417E5E0" w14:textId="50D534A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63DA8BE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23517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9E0A2E4" w14:textId="1E521DE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45</w:t>
            </w:r>
          </w:p>
        </w:tc>
      </w:tr>
      <w:tr w:rsidR="008C1B08" w:rsidRPr="00677B04" w14:paraId="41829848" w14:textId="19D5F479" w:rsidTr="008C1B08">
        <w:trPr>
          <w:trHeight w:val="276"/>
        </w:trPr>
        <w:tc>
          <w:tcPr>
            <w:tcW w:w="1246" w:type="dxa"/>
            <w:vMerge/>
          </w:tcPr>
          <w:p w14:paraId="3C70BAA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BB4DFA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4F4B46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AB8B53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B0DFACB" w14:textId="32AE7D7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25B0D7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7C8760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6064C1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455FAC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0109229" w14:textId="4F51C69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  <w:vMerge/>
          </w:tcPr>
          <w:p w14:paraId="56C3FE5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80057F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03AB5AF" w14:textId="0F3D488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56</w:t>
            </w:r>
          </w:p>
        </w:tc>
      </w:tr>
      <w:tr w:rsidR="008C1B08" w:rsidRPr="00677B04" w14:paraId="651903A4" w14:textId="6758BB16" w:rsidTr="008C1B08">
        <w:trPr>
          <w:trHeight w:val="276"/>
        </w:trPr>
        <w:tc>
          <w:tcPr>
            <w:tcW w:w="1246" w:type="dxa"/>
            <w:vMerge/>
          </w:tcPr>
          <w:p w14:paraId="4A18E2E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7C50B6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D53990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B22923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850E8D4" w14:textId="04E2BB5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300EF7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F55F43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F861C3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6F58C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20E23E4" w14:textId="3D13640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0383D57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3A0344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4036F86" w14:textId="2BF1B20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54</w:t>
            </w:r>
          </w:p>
        </w:tc>
      </w:tr>
      <w:tr w:rsidR="008C1B08" w:rsidRPr="00677B04" w14:paraId="6DC5C470" w14:textId="72DA43C4" w:rsidTr="008C1B08">
        <w:trPr>
          <w:trHeight w:val="276"/>
        </w:trPr>
        <w:tc>
          <w:tcPr>
            <w:tcW w:w="1246" w:type="dxa"/>
            <w:vMerge/>
          </w:tcPr>
          <w:p w14:paraId="0BADA6D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FE533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6E95F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20936C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6869D6D" w14:textId="064BDF2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552161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AA858E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76823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118C18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A66991C" w14:textId="724824B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  <w:vMerge/>
          </w:tcPr>
          <w:p w14:paraId="0D0C980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730D14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6D98C59" w14:textId="54B6513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55</w:t>
            </w:r>
          </w:p>
        </w:tc>
      </w:tr>
      <w:tr w:rsidR="008C1B08" w:rsidRPr="00677B04" w14:paraId="47FD7762" w14:textId="42EA2054" w:rsidTr="008C1B08">
        <w:tc>
          <w:tcPr>
            <w:tcW w:w="1246" w:type="dxa"/>
          </w:tcPr>
          <w:p w14:paraId="086C49F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Ozgur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2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Pemd1cjwvQXV0aG9yPjxZZWFyPjIwMTI8L1llYXI+PFJl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Pemd1cjwvQXV0aG9yPjxZZWFyPjIwMTI8L1llYXI+PFJl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7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3D5D536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urkey</w:t>
            </w:r>
          </w:p>
        </w:tc>
        <w:tc>
          <w:tcPr>
            <w:tcW w:w="1247" w:type="dxa"/>
          </w:tcPr>
          <w:p w14:paraId="405580B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3</w:t>
            </w:r>
          </w:p>
        </w:tc>
        <w:tc>
          <w:tcPr>
            <w:tcW w:w="1247" w:type="dxa"/>
          </w:tcPr>
          <w:p w14:paraId="2B38C93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59</w:t>
            </w:r>
          </w:p>
        </w:tc>
        <w:tc>
          <w:tcPr>
            <w:tcW w:w="1247" w:type="dxa"/>
          </w:tcPr>
          <w:p w14:paraId="3C8B6AA4" w14:textId="668DDFA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4B86E97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</w:tcPr>
          <w:p w14:paraId="0F7FC0A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8</w:t>
            </w:r>
          </w:p>
        </w:tc>
        <w:tc>
          <w:tcPr>
            <w:tcW w:w="1134" w:type="dxa"/>
          </w:tcPr>
          <w:p w14:paraId="330F5BF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</w:t>
            </w:r>
          </w:p>
        </w:tc>
        <w:tc>
          <w:tcPr>
            <w:tcW w:w="992" w:type="dxa"/>
          </w:tcPr>
          <w:p w14:paraId="6F4869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2AE702DF" w14:textId="7156437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7B65DC01" w14:textId="1567AEB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</w:tcPr>
          <w:p w14:paraId="0DB61F02" w14:textId="45A72F4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ED040F5" w14:textId="39CC72A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57325701" w14:textId="3658B771" w:rsidTr="008C1B08">
        <w:trPr>
          <w:trHeight w:val="276"/>
        </w:trPr>
        <w:tc>
          <w:tcPr>
            <w:tcW w:w="1246" w:type="dxa"/>
            <w:vMerge w:val="restart"/>
          </w:tcPr>
          <w:p w14:paraId="61D9C98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Parker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QYXJrZXI8L0F1dGhvcj48WWVhcj4yMDE0PC9ZZWFyPjxS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QYXJrZXI8L0F1dGhvcj48WWVhcj4yMDE0PC9ZZWFyPjxS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8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7B156BE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  <w:vMerge w:val="restart"/>
          </w:tcPr>
          <w:p w14:paraId="7FDA57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39 (NHANES III)</w:t>
            </w:r>
          </w:p>
        </w:tc>
        <w:tc>
          <w:tcPr>
            <w:tcW w:w="1247" w:type="dxa"/>
            <w:vMerge w:val="restart"/>
          </w:tcPr>
          <w:p w14:paraId="764EA7A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0-80+</w:t>
            </w:r>
          </w:p>
        </w:tc>
        <w:tc>
          <w:tcPr>
            <w:tcW w:w="1247" w:type="dxa"/>
            <w:vMerge w:val="restart"/>
          </w:tcPr>
          <w:p w14:paraId="42833AFD" w14:textId="2BB675D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3F7ADD1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7B081C3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5</w:t>
            </w:r>
          </w:p>
        </w:tc>
        <w:tc>
          <w:tcPr>
            <w:tcW w:w="1134" w:type="dxa"/>
            <w:vMerge w:val="restart"/>
          </w:tcPr>
          <w:p w14:paraId="012F82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  <w:vMerge w:val="restart"/>
          </w:tcPr>
          <w:p w14:paraId="16B274A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04824BFC" w14:textId="7356762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15A9C589" w14:textId="56FFDD6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96</w:t>
            </w:r>
          </w:p>
        </w:tc>
        <w:tc>
          <w:tcPr>
            <w:tcW w:w="992" w:type="dxa"/>
            <w:vMerge w:val="restart"/>
          </w:tcPr>
          <w:p w14:paraId="2D0BDB15" w14:textId="30DDC8C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3AE084F4" w14:textId="476D618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604349A1" w14:textId="525953B0" w:rsidTr="008C1B08">
        <w:trPr>
          <w:trHeight w:val="276"/>
        </w:trPr>
        <w:tc>
          <w:tcPr>
            <w:tcW w:w="1246" w:type="dxa"/>
            <w:vMerge/>
          </w:tcPr>
          <w:p w14:paraId="283B7E1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D623D2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CD115D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C3F27E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DE9AF9E" w14:textId="0CD8E5E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90301C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8D544B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8B9035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CC297B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7EC78FA" w14:textId="4A423D1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55E9FA31" w14:textId="6A2EBA8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96</w:t>
            </w:r>
          </w:p>
        </w:tc>
        <w:tc>
          <w:tcPr>
            <w:tcW w:w="992" w:type="dxa"/>
            <w:vMerge/>
          </w:tcPr>
          <w:p w14:paraId="0C300EC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AB4C8F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484B564F" w14:textId="748F1E58" w:rsidTr="008C1B08">
        <w:trPr>
          <w:trHeight w:val="276"/>
        </w:trPr>
        <w:tc>
          <w:tcPr>
            <w:tcW w:w="1246" w:type="dxa"/>
            <w:vMerge/>
          </w:tcPr>
          <w:p w14:paraId="106C92E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04BC96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67B7F4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ACF1D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69EA195" w14:textId="6FA40D7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EA9BC5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4A5C13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5F2B80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B8A6B8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18C1C04" w14:textId="1DB5B93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671B9DA4" w14:textId="5F8F17F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596</w:t>
            </w:r>
          </w:p>
        </w:tc>
        <w:tc>
          <w:tcPr>
            <w:tcW w:w="992" w:type="dxa"/>
            <w:vMerge/>
          </w:tcPr>
          <w:p w14:paraId="297B94C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506E42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50A5D994" w14:textId="746C0B9A" w:rsidTr="008C1B08">
        <w:trPr>
          <w:trHeight w:val="276"/>
        </w:trPr>
        <w:tc>
          <w:tcPr>
            <w:tcW w:w="1246" w:type="dxa"/>
            <w:vMerge w:val="restart"/>
          </w:tcPr>
          <w:p w14:paraId="41409E0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Pinto-Plata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2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QaW50by1QbGF0YTwvQXV0aG9yPjxZZWFyPjIwMTI8L1ll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QaW50by1QbGF0YTwvQXV0aG9yPjxZZWFyPjIwMTI8L1ll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49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66FAB6C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  <w:vMerge w:val="restart"/>
          </w:tcPr>
          <w:p w14:paraId="3B41BF8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53</w:t>
            </w:r>
          </w:p>
        </w:tc>
        <w:tc>
          <w:tcPr>
            <w:tcW w:w="1247" w:type="dxa"/>
            <w:vMerge w:val="restart"/>
          </w:tcPr>
          <w:p w14:paraId="645DD8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  <w:vMerge w:val="restart"/>
          </w:tcPr>
          <w:p w14:paraId="7F3AA496" w14:textId="2E4004C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Hx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, 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07C90CD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0F6493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  <w:vMerge w:val="restart"/>
          </w:tcPr>
          <w:p w14:paraId="2086843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  <w:vMerge w:val="restart"/>
          </w:tcPr>
          <w:p w14:paraId="638A6DD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00605CF" w14:textId="0F98612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3219C193" w14:textId="63D34AD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9</w:t>
            </w:r>
          </w:p>
        </w:tc>
        <w:tc>
          <w:tcPr>
            <w:tcW w:w="992" w:type="dxa"/>
            <w:vMerge w:val="restart"/>
          </w:tcPr>
          <w:p w14:paraId="2123E31F" w14:textId="3BEAECC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78CCD102" w14:textId="3E89690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AEB5E9E" w14:textId="647B3522" w:rsidTr="008C1B08">
        <w:trPr>
          <w:trHeight w:val="276"/>
        </w:trPr>
        <w:tc>
          <w:tcPr>
            <w:tcW w:w="1246" w:type="dxa"/>
            <w:vMerge/>
          </w:tcPr>
          <w:p w14:paraId="1197D94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976ABE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8AE224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B65B15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751559C" w14:textId="4FD850B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64E16F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2FC00C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8B728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58BAFF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5B2397C" w14:textId="388E0A6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</w:tcPr>
          <w:p w14:paraId="0154259D" w14:textId="3C30FBD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9</w:t>
            </w:r>
          </w:p>
        </w:tc>
        <w:tc>
          <w:tcPr>
            <w:tcW w:w="992" w:type="dxa"/>
            <w:vMerge/>
          </w:tcPr>
          <w:p w14:paraId="1433AA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D13D49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C7AEB54" w14:textId="1CCF8734" w:rsidTr="008C1B08">
        <w:trPr>
          <w:trHeight w:val="276"/>
        </w:trPr>
        <w:tc>
          <w:tcPr>
            <w:tcW w:w="1246" w:type="dxa"/>
            <w:vMerge/>
          </w:tcPr>
          <w:p w14:paraId="2299A7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C8D8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318D2A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A55B74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56495CD" w14:textId="152296E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ED3BB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656D1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BA9414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7394E3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08285A8" w14:textId="3E3B11D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</w:tcPr>
          <w:p w14:paraId="0A4E633A" w14:textId="7B286D0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9</w:t>
            </w:r>
          </w:p>
        </w:tc>
        <w:tc>
          <w:tcPr>
            <w:tcW w:w="992" w:type="dxa"/>
            <w:vMerge/>
          </w:tcPr>
          <w:p w14:paraId="7C41542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145485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52871C6" w14:textId="09F4D6B3" w:rsidTr="008C1B08">
        <w:trPr>
          <w:trHeight w:val="276"/>
        </w:trPr>
        <w:tc>
          <w:tcPr>
            <w:tcW w:w="1246" w:type="dxa"/>
            <w:vMerge/>
          </w:tcPr>
          <w:p w14:paraId="62A2AA5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56DA7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AC4345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4189C3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2D9CB4" w14:textId="0BFBCA1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3E1A47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DC3848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0C0094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22FF72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0DD4136" w14:textId="58EB6C0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</w:tcPr>
          <w:p w14:paraId="131B603B" w14:textId="5A9D05B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9</w:t>
            </w:r>
          </w:p>
        </w:tc>
        <w:tc>
          <w:tcPr>
            <w:tcW w:w="992" w:type="dxa"/>
            <w:vMerge/>
          </w:tcPr>
          <w:p w14:paraId="1C475FF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939913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47128B30" w14:textId="30841EC8" w:rsidTr="008C1B08">
        <w:trPr>
          <w:trHeight w:val="276"/>
        </w:trPr>
        <w:tc>
          <w:tcPr>
            <w:tcW w:w="1246" w:type="dxa"/>
            <w:vMerge w:val="restart"/>
          </w:tcPr>
          <w:p w14:paraId="0598ED3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Powrie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7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Qb3dyaWU8L0F1dGhvcj48WWVhcj4yMDA3PC9ZZWFyPjxS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Qb3dyaWU8L0F1dGhvcj48WWVhcj4yMDA3PC9ZZWFyPjxS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0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56D21B4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  <w:vMerge w:val="restart"/>
          </w:tcPr>
          <w:p w14:paraId="556D054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42</w:t>
            </w:r>
          </w:p>
        </w:tc>
        <w:tc>
          <w:tcPr>
            <w:tcW w:w="1247" w:type="dxa"/>
            <w:vMerge w:val="restart"/>
          </w:tcPr>
          <w:p w14:paraId="52712FA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6</w:t>
            </w:r>
          </w:p>
        </w:tc>
        <w:tc>
          <w:tcPr>
            <w:tcW w:w="1247" w:type="dxa"/>
            <w:vMerge w:val="restart"/>
          </w:tcPr>
          <w:p w14:paraId="5B3D8A28" w14:textId="4E467C2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62EA09B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04C2910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374265E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</w:t>
            </w:r>
          </w:p>
        </w:tc>
        <w:tc>
          <w:tcPr>
            <w:tcW w:w="992" w:type="dxa"/>
            <w:vMerge w:val="restart"/>
          </w:tcPr>
          <w:p w14:paraId="094C16C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579D9C9F" w14:textId="54F112E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 w:val="restart"/>
          </w:tcPr>
          <w:p w14:paraId="548E61EB" w14:textId="3F6EDE1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754F4C42" w14:textId="1B4AFEB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1</w:t>
            </w:r>
          </w:p>
        </w:tc>
        <w:tc>
          <w:tcPr>
            <w:tcW w:w="992" w:type="dxa"/>
            <w:vMerge w:val="restart"/>
          </w:tcPr>
          <w:p w14:paraId="7E2D82A6" w14:textId="271A443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48A83DA4" w14:textId="32FA121E" w:rsidTr="008C1B08">
        <w:trPr>
          <w:trHeight w:val="276"/>
        </w:trPr>
        <w:tc>
          <w:tcPr>
            <w:tcW w:w="1246" w:type="dxa"/>
            <w:vMerge/>
          </w:tcPr>
          <w:p w14:paraId="5899E66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328356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895E7F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9F1D5D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DA649EB" w14:textId="6ABFF4A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F6E6C8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57429E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478E9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DA75D0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E95CD75" w14:textId="35B8B3E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13F7E31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7CEA352" w14:textId="09D9587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1</w:t>
            </w:r>
          </w:p>
        </w:tc>
        <w:tc>
          <w:tcPr>
            <w:tcW w:w="992" w:type="dxa"/>
            <w:vMerge/>
          </w:tcPr>
          <w:p w14:paraId="3D5C57B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E06B0B4" w14:textId="1A9D8935" w:rsidTr="008C1B08">
        <w:trPr>
          <w:trHeight w:val="276"/>
        </w:trPr>
        <w:tc>
          <w:tcPr>
            <w:tcW w:w="1246" w:type="dxa"/>
            <w:vMerge/>
          </w:tcPr>
          <w:p w14:paraId="795198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A5A94A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0060E9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36B29C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12E661F" w14:textId="4DDD7AA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C10A1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C5D738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825AF1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8BA4C1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8A5708D" w14:textId="7222A62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6DDB90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1B5043C0" w14:textId="364C8AA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1</w:t>
            </w:r>
          </w:p>
        </w:tc>
        <w:tc>
          <w:tcPr>
            <w:tcW w:w="992" w:type="dxa"/>
            <w:vMerge/>
          </w:tcPr>
          <w:p w14:paraId="7143E6B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4F96955" w14:textId="54F66BF2" w:rsidTr="008C1B08">
        <w:trPr>
          <w:trHeight w:val="276"/>
        </w:trPr>
        <w:tc>
          <w:tcPr>
            <w:tcW w:w="1246" w:type="dxa"/>
            <w:vMerge w:val="restart"/>
          </w:tcPr>
          <w:p w14:paraId="2D72817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eemungal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ZWVtdW5nYWw8L0F1dGhvcj48WWVhcj4yMDAxPC9ZZWFy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ZWVtdW5nYWw8L0F1dGhvcj48WWVhcj4yMDAxPC9ZZWFy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1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1CDC66B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  <w:vMerge w:val="restart"/>
          </w:tcPr>
          <w:p w14:paraId="4E5DBA85" w14:textId="02077E7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37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 (East London COPD)</w:t>
            </w:r>
          </w:p>
        </w:tc>
        <w:tc>
          <w:tcPr>
            <w:tcW w:w="1247" w:type="dxa"/>
            <w:vMerge w:val="restart"/>
          </w:tcPr>
          <w:p w14:paraId="7CC96F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8</w:t>
            </w:r>
          </w:p>
        </w:tc>
        <w:tc>
          <w:tcPr>
            <w:tcW w:w="1247" w:type="dxa"/>
            <w:vMerge w:val="restart"/>
          </w:tcPr>
          <w:p w14:paraId="56B67E1F" w14:textId="6652C13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321145D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1BE9072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8</w:t>
            </w:r>
          </w:p>
        </w:tc>
        <w:tc>
          <w:tcPr>
            <w:tcW w:w="1134" w:type="dxa"/>
            <w:vMerge w:val="restart"/>
          </w:tcPr>
          <w:p w14:paraId="55C398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992" w:type="dxa"/>
            <w:vMerge w:val="restart"/>
          </w:tcPr>
          <w:p w14:paraId="4BC2A3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0C97F3C4" w14:textId="3170A90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 w:val="restart"/>
          </w:tcPr>
          <w:p w14:paraId="3C6F594E" w14:textId="4A10278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16C1DA88" w14:textId="68C997F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3</w:t>
            </w:r>
          </w:p>
        </w:tc>
        <w:tc>
          <w:tcPr>
            <w:tcW w:w="992" w:type="dxa"/>
            <w:vMerge w:val="restart"/>
          </w:tcPr>
          <w:p w14:paraId="25E95B0A" w14:textId="18D8FAB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18DD6225" w14:textId="04565AFD" w:rsidTr="008C1B08">
        <w:trPr>
          <w:trHeight w:val="276"/>
        </w:trPr>
        <w:tc>
          <w:tcPr>
            <w:tcW w:w="1246" w:type="dxa"/>
            <w:vMerge/>
          </w:tcPr>
          <w:p w14:paraId="78A81C7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4587EE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209725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F74F25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482A371" w14:textId="707F943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2C4EEB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1989C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6BD4C5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72671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FED52E7" w14:textId="5715FEB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4E92748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38E698A" w14:textId="01DA797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83</w:t>
            </w:r>
          </w:p>
        </w:tc>
        <w:tc>
          <w:tcPr>
            <w:tcW w:w="992" w:type="dxa"/>
            <w:vMerge/>
          </w:tcPr>
          <w:p w14:paraId="6973B9E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B86EE3C" w14:textId="17B0E7C2" w:rsidTr="008C1B08">
        <w:trPr>
          <w:trHeight w:val="276"/>
        </w:trPr>
        <w:tc>
          <w:tcPr>
            <w:tcW w:w="1246" w:type="dxa"/>
            <w:vMerge w:val="restart"/>
          </w:tcPr>
          <w:p w14:paraId="6F4A9FC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Singh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0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aW5naDwvQXV0aG9yPjxZZWFyPjIwMTA8L1llYXI+PFJl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aW5naDwvQXV0aG9yPjxZZWFyPjIwMTA8L1llYXI+PFJl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2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1CE023C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Spain</w:t>
            </w:r>
          </w:p>
        </w:tc>
        <w:tc>
          <w:tcPr>
            <w:tcW w:w="1247" w:type="dxa"/>
            <w:vMerge w:val="restart"/>
          </w:tcPr>
          <w:p w14:paraId="5DC87F3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88 (ECLIPSE)</w:t>
            </w:r>
          </w:p>
        </w:tc>
        <w:tc>
          <w:tcPr>
            <w:tcW w:w="1247" w:type="dxa"/>
            <w:vMerge w:val="restart"/>
          </w:tcPr>
          <w:p w14:paraId="6FC4AA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4</w:t>
            </w:r>
          </w:p>
        </w:tc>
        <w:tc>
          <w:tcPr>
            <w:tcW w:w="1247" w:type="dxa"/>
            <w:vMerge w:val="restart"/>
          </w:tcPr>
          <w:p w14:paraId="66CB352B" w14:textId="07830CD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1CC3B28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  <w:vMerge w:val="restart"/>
          </w:tcPr>
          <w:p w14:paraId="046C50E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4A68D47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  <w:vMerge w:val="restart"/>
          </w:tcPr>
          <w:p w14:paraId="32AC6AB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8B7C076" w14:textId="3572BE2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 w:val="restart"/>
          </w:tcPr>
          <w:p w14:paraId="3C5F578B" w14:textId="0DF56B3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30AE3FE5" w14:textId="5AD6AFD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27D60A36" w14:textId="039DFED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0693757F" w14:textId="5952812C" w:rsidTr="008C1B08">
        <w:trPr>
          <w:trHeight w:val="276"/>
        </w:trPr>
        <w:tc>
          <w:tcPr>
            <w:tcW w:w="1246" w:type="dxa"/>
            <w:vMerge/>
          </w:tcPr>
          <w:p w14:paraId="4021004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D1480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68EDCB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1B7190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847D743" w14:textId="63A36BD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71A2E9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BAA57B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70F417B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F3EC8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D3260BB" w14:textId="5F45403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20B5C76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8B01368" w14:textId="3627571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5E57E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BADE2C9" w14:textId="20269F3A" w:rsidTr="008C1B08">
        <w:trPr>
          <w:trHeight w:val="276"/>
        </w:trPr>
        <w:tc>
          <w:tcPr>
            <w:tcW w:w="1246" w:type="dxa"/>
            <w:vMerge/>
          </w:tcPr>
          <w:p w14:paraId="620F2D4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47DF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F4B41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51ED91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B7B7F3B" w14:textId="6909CD8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BCCCA8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7F5569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6A08680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F8BA7B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4B738DC" w14:textId="61C52A0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040CF9A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0D2828B" w14:textId="096EDDB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6E6C02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283DC455" w14:textId="7D67423B" w:rsidTr="008C1B08">
        <w:tc>
          <w:tcPr>
            <w:tcW w:w="1246" w:type="dxa"/>
          </w:tcPr>
          <w:p w14:paraId="226E420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ruit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2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cHJ1aXQ8L0F1dGhvcj48WWVhcj4yMDEyPC9ZZWFyPjxS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cHJ1aXQ8L0F1dGhvcj48WWVhcj4yMDEyPC9ZZWFyPjxS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3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AE7ABE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enmark, UK, USA, Canada</w:t>
            </w:r>
          </w:p>
        </w:tc>
        <w:tc>
          <w:tcPr>
            <w:tcW w:w="1247" w:type="dxa"/>
          </w:tcPr>
          <w:p w14:paraId="24BBBBC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110 (ECLIPSE)</w:t>
            </w:r>
          </w:p>
        </w:tc>
        <w:tc>
          <w:tcPr>
            <w:tcW w:w="1247" w:type="dxa"/>
          </w:tcPr>
          <w:p w14:paraId="5120888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</w:tcPr>
          <w:p w14:paraId="68219F51" w14:textId="75025A6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6CE9DA3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I-IV</w:t>
            </w:r>
          </w:p>
        </w:tc>
        <w:tc>
          <w:tcPr>
            <w:tcW w:w="992" w:type="dxa"/>
          </w:tcPr>
          <w:p w14:paraId="3223831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1134" w:type="dxa"/>
          </w:tcPr>
          <w:p w14:paraId="1768B7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</w:t>
            </w:r>
          </w:p>
        </w:tc>
        <w:tc>
          <w:tcPr>
            <w:tcW w:w="992" w:type="dxa"/>
          </w:tcPr>
          <w:p w14:paraId="2763519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7D64CC80" w14:textId="35FFF4C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1F0644DC" w14:textId="375F764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00</w:t>
            </w:r>
          </w:p>
        </w:tc>
        <w:tc>
          <w:tcPr>
            <w:tcW w:w="992" w:type="dxa"/>
          </w:tcPr>
          <w:p w14:paraId="4E8C7739" w14:textId="644A3E4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7DC6B499" w14:textId="0F44805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50</w:t>
            </w:r>
          </w:p>
        </w:tc>
      </w:tr>
      <w:tr w:rsidR="008C1B08" w:rsidRPr="00677B04" w14:paraId="4468F912" w14:textId="4B0B4B31" w:rsidTr="008C1B08">
        <w:tc>
          <w:tcPr>
            <w:tcW w:w="1246" w:type="dxa"/>
          </w:tcPr>
          <w:p w14:paraId="64A1A66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Swallow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7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d2FsbG93PC9BdXRob3I+PFllYXI+MjAwNzwvWWVhcj48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Td2FsbG93PC9BdXRob3I+PFllYXI+MjAwNzwvWWVhcj48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4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</w:p>
        </w:tc>
        <w:tc>
          <w:tcPr>
            <w:tcW w:w="1247" w:type="dxa"/>
          </w:tcPr>
          <w:p w14:paraId="2878A53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</w:tcPr>
          <w:p w14:paraId="3767F25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62</w:t>
            </w:r>
          </w:p>
        </w:tc>
        <w:tc>
          <w:tcPr>
            <w:tcW w:w="1247" w:type="dxa"/>
          </w:tcPr>
          <w:p w14:paraId="29C9FED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4</w:t>
            </w:r>
          </w:p>
        </w:tc>
        <w:tc>
          <w:tcPr>
            <w:tcW w:w="1247" w:type="dxa"/>
          </w:tcPr>
          <w:p w14:paraId="4542D0F4" w14:textId="74ACB85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2F56FFB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54CF263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8</w:t>
            </w:r>
          </w:p>
        </w:tc>
        <w:tc>
          <w:tcPr>
            <w:tcW w:w="1134" w:type="dxa"/>
          </w:tcPr>
          <w:p w14:paraId="29F92DF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</w:tcPr>
          <w:p w14:paraId="576478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ataset</w:t>
            </w:r>
          </w:p>
        </w:tc>
        <w:tc>
          <w:tcPr>
            <w:tcW w:w="992" w:type="dxa"/>
          </w:tcPr>
          <w:p w14:paraId="0B506927" w14:textId="51FB585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MVC</w:t>
            </w:r>
          </w:p>
        </w:tc>
        <w:tc>
          <w:tcPr>
            <w:tcW w:w="992" w:type="dxa"/>
          </w:tcPr>
          <w:p w14:paraId="26DEA22F" w14:textId="32784B2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36</w:t>
            </w:r>
          </w:p>
        </w:tc>
        <w:tc>
          <w:tcPr>
            <w:tcW w:w="992" w:type="dxa"/>
          </w:tcPr>
          <w:p w14:paraId="4600B493" w14:textId="4BE72F2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241C3A87" w14:textId="7F0959F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72D7F2F" w14:textId="69FE1FB0" w:rsidTr="008C1B08">
        <w:trPr>
          <w:trHeight w:val="276"/>
        </w:trPr>
        <w:tc>
          <w:tcPr>
            <w:tcW w:w="1246" w:type="dxa"/>
            <w:vMerge w:val="restart"/>
          </w:tcPr>
          <w:p w14:paraId="0A27F7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Thomsen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3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UaG9tc2VuPC9BdXRob3I+PFllYXI+MjAxMzwvWWVhcj48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UaG9tc2VuPC9BdXRob3I+PFllYXI+MjAxMzwvWWVhcj48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5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3A3FE9A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Denmark</w:t>
            </w:r>
          </w:p>
        </w:tc>
        <w:tc>
          <w:tcPr>
            <w:tcW w:w="1247" w:type="dxa"/>
            <w:vMerge w:val="restart"/>
          </w:tcPr>
          <w:p w14:paraId="40F2940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020 (CHCHS, CGPS)</w:t>
            </w:r>
          </w:p>
        </w:tc>
        <w:tc>
          <w:tcPr>
            <w:tcW w:w="1247" w:type="dxa"/>
            <w:vMerge w:val="restart"/>
          </w:tcPr>
          <w:p w14:paraId="35251EB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1247" w:type="dxa"/>
            <w:vMerge w:val="restart"/>
          </w:tcPr>
          <w:p w14:paraId="6C183456" w14:textId="23F07FD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779CA99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30A8C9E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0</w:t>
            </w:r>
          </w:p>
        </w:tc>
        <w:tc>
          <w:tcPr>
            <w:tcW w:w="1134" w:type="dxa"/>
            <w:vMerge w:val="restart"/>
          </w:tcPr>
          <w:p w14:paraId="5655E6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4</w:t>
            </w:r>
          </w:p>
        </w:tc>
        <w:tc>
          <w:tcPr>
            <w:tcW w:w="992" w:type="dxa"/>
            <w:vMerge w:val="restart"/>
          </w:tcPr>
          <w:p w14:paraId="3865745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55128A30" w14:textId="24CD2E4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 w:val="restart"/>
          </w:tcPr>
          <w:p w14:paraId="434C38D1" w14:textId="6E76043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5E2C7A8C" w14:textId="408D377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31</w:t>
            </w:r>
          </w:p>
        </w:tc>
        <w:tc>
          <w:tcPr>
            <w:tcW w:w="992" w:type="dxa"/>
            <w:vMerge w:val="restart"/>
          </w:tcPr>
          <w:p w14:paraId="6B6637C8" w14:textId="049640D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09CF38CA" w14:textId="4B76D536" w:rsidTr="008C1B08">
        <w:trPr>
          <w:trHeight w:val="276"/>
        </w:trPr>
        <w:tc>
          <w:tcPr>
            <w:tcW w:w="1246" w:type="dxa"/>
            <w:vMerge/>
          </w:tcPr>
          <w:p w14:paraId="72CFC10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72CBBC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A2B93F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4D8FF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3C3C4B6" w14:textId="2C8B54B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85E4AF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4C5AF0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7ED9786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7EE3E0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8DE65A4" w14:textId="1341C203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  <w:vMerge/>
          </w:tcPr>
          <w:p w14:paraId="76EE031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3F88FC0" w14:textId="5CBC9B0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31</w:t>
            </w:r>
          </w:p>
        </w:tc>
        <w:tc>
          <w:tcPr>
            <w:tcW w:w="992" w:type="dxa"/>
            <w:vMerge/>
          </w:tcPr>
          <w:p w14:paraId="11AF73D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3373D97" w14:textId="12FCF18E" w:rsidTr="008C1B08">
        <w:trPr>
          <w:trHeight w:val="276"/>
        </w:trPr>
        <w:tc>
          <w:tcPr>
            <w:tcW w:w="1246" w:type="dxa"/>
            <w:vMerge/>
          </w:tcPr>
          <w:p w14:paraId="6DC25C8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465456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C24FC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1FF4F4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A90E7A6" w14:textId="4DBF27A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413C67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8BAC78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3086641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EBB51A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CCB8944" w14:textId="4A93F5E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  <w:vMerge/>
          </w:tcPr>
          <w:p w14:paraId="775D9D6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D6CCFAF" w14:textId="294E0FD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31</w:t>
            </w:r>
          </w:p>
        </w:tc>
        <w:tc>
          <w:tcPr>
            <w:tcW w:w="992" w:type="dxa"/>
            <w:vMerge/>
          </w:tcPr>
          <w:p w14:paraId="326867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6631315" w14:textId="6A4D2988" w:rsidTr="008C1B08">
        <w:tc>
          <w:tcPr>
            <w:tcW w:w="1246" w:type="dxa"/>
          </w:tcPr>
          <w:p w14:paraId="1774E3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Valvi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2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WYWx2aTwvQXV0aG9yPjxZZWFyPjIwMTI8L1llYXI+PFJl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WYWx2aTwvQXV0aG9yPjxZZWFyPjIwMTI8L1llYXI+PFJl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6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A458CA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SA</w:t>
            </w:r>
          </w:p>
        </w:tc>
        <w:tc>
          <w:tcPr>
            <w:tcW w:w="1247" w:type="dxa"/>
          </w:tcPr>
          <w:p w14:paraId="593214D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20192 (ARIC, CHS) </w:t>
            </w:r>
          </w:p>
        </w:tc>
        <w:tc>
          <w:tcPr>
            <w:tcW w:w="1247" w:type="dxa"/>
          </w:tcPr>
          <w:p w14:paraId="7156A09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5–64</w:t>
            </w:r>
          </w:p>
        </w:tc>
        <w:tc>
          <w:tcPr>
            <w:tcW w:w="1247" w:type="dxa"/>
          </w:tcPr>
          <w:p w14:paraId="235AF5C8" w14:textId="69E120A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7393AD2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425DED0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&gt;116</w:t>
            </w:r>
          </w:p>
        </w:tc>
        <w:tc>
          <w:tcPr>
            <w:tcW w:w="1134" w:type="dxa"/>
          </w:tcPr>
          <w:p w14:paraId="285A296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5</w:t>
            </w:r>
          </w:p>
        </w:tc>
        <w:tc>
          <w:tcPr>
            <w:tcW w:w="992" w:type="dxa"/>
          </w:tcPr>
          <w:p w14:paraId="25F295A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2D3F4436" w14:textId="32C1776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6F28A47B" w14:textId="430F7AC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995</w:t>
            </w:r>
          </w:p>
        </w:tc>
        <w:tc>
          <w:tcPr>
            <w:tcW w:w="992" w:type="dxa"/>
          </w:tcPr>
          <w:p w14:paraId="053AECDC" w14:textId="43E5C02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409D763C" w14:textId="6009FAF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6DA42817" w14:textId="73CDAC1E" w:rsidTr="008C1B08">
        <w:tc>
          <w:tcPr>
            <w:tcW w:w="1246" w:type="dxa"/>
          </w:tcPr>
          <w:p w14:paraId="01E0056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Wang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YW5nPC9BdXRob3I+PFllYXI+MjAxNDwvWWVhcj48UmVj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YW5nPC9BdXRob3I+PFllYXI+MjAxNDwvWWVhcj48UmVj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7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0A3C85D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hina</w:t>
            </w:r>
          </w:p>
        </w:tc>
        <w:tc>
          <w:tcPr>
            <w:tcW w:w="1247" w:type="dxa"/>
          </w:tcPr>
          <w:p w14:paraId="4EE7EDF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36</w:t>
            </w:r>
          </w:p>
        </w:tc>
        <w:tc>
          <w:tcPr>
            <w:tcW w:w="1247" w:type="dxa"/>
          </w:tcPr>
          <w:p w14:paraId="329FF6A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2</w:t>
            </w:r>
          </w:p>
        </w:tc>
        <w:tc>
          <w:tcPr>
            <w:tcW w:w="1247" w:type="dxa"/>
          </w:tcPr>
          <w:p w14:paraId="3DC74E59" w14:textId="68E4D19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</w:tcPr>
          <w:p w14:paraId="22157DB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II</w:t>
            </w:r>
          </w:p>
        </w:tc>
        <w:tc>
          <w:tcPr>
            <w:tcW w:w="992" w:type="dxa"/>
          </w:tcPr>
          <w:p w14:paraId="02FFD38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</w:tcPr>
          <w:p w14:paraId="2B637BE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</w:t>
            </w:r>
          </w:p>
        </w:tc>
        <w:tc>
          <w:tcPr>
            <w:tcW w:w="992" w:type="dxa"/>
          </w:tcPr>
          <w:p w14:paraId="2295F35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3450F050" w14:textId="79EE1BF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201FF8D1" w14:textId="3EB4AA9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059935E8" w14:textId="3400B85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97</w:t>
            </w:r>
          </w:p>
        </w:tc>
        <w:tc>
          <w:tcPr>
            <w:tcW w:w="992" w:type="dxa"/>
          </w:tcPr>
          <w:p w14:paraId="61B5BFCC" w14:textId="1AADEEB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6EB1B9BD" w14:textId="148BEFFF" w:rsidTr="008C1B08">
        <w:trPr>
          <w:trHeight w:val="276"/>
        </w:trPr>
        <w:tc>
          <w:tcPr>
            <w:tcW w:w="1246" w:type="dxa"/>
            <w:vMerge w:val="restart"/>
          </w:tcPr>
          <w:p w14:paraId="4DA2E70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 xml:space="preserve">Wang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MaXU8L0F1dGhvcj48WWVhcj4yMDE0PC9ZZWFyPjxSZWNO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MaXU8L0F1dGhvcj48WWVhcj4yMDE0PC9ZZWFyPjxSZWNO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8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7D84D38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hina</w:t>
            </w:r>
          </w:p>
        </w:tc>
        <w:tc>
          <w:tcPr>
            <w:tcW w:w="1247" w:type="dxa"/>
            <w:vMerge w:val="restart"/>
          </w:tcPr>
          <w:p w14:paraId="6BB3A4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331 (</w:t>
            </w: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ChiCTR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>- TRC)</w:t>
            </w:r>
          </w:p>
        </w:tc>
        <w:tc>
          <w:tcPr>
            <w:tcW w:w="1247" w:type="dxa"/>
            <w:vMerge w:val="restart"/>
          </w:tcPr>
          <w:p w14:paraId="65B7E76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3</w:t>
            </w:r>
          </w:p>
        </w:tc>
        <w:tc>
          <w:tcPr>
            <w:tcW w:w="1247" w:type="dxa"/>
            <w:vMerge w:val="restart"/>
          </w:tcPr>
          <w:p w14:paraId="5B35335B" w14:textId="05E51C7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23001B3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08806E2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420EAB3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0</w:t>
            </w:r>
          </w:p>
        </w:tc>
        <w:tc>
          <w:tcPr>
            <w:tcW w:w="992" w:type="dxa"/>
            <w:vMerge w:val="restart"/>
          </w:tcPr>
          <w:p w14:paraId="47CBC0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5782B8EA" w14:textId="1DAC23B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  <w:vMerge w:val="restart"/>
          </w:tcPr>
          <w:p w14:paraId="4CFCDA73" w14:textId="6FE334F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1B5547C5" w14:textId="7A74C45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31AF09D0" w14:textId="4A63DFE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</w:tr>
      <w:tr w:rsidR="008C1B08" w:rsidRPr="00677B04" w14:paraId="0A9061C4" w14:textId="231841B6" w:rsidTr="008C1B08">
        <w:trPr>
          <w:trHeight w:val="276"/>
        </w:trPr>
        <w:tc>
          <w:tcPr>
            <w:tcW w:w="1246" w:type="dxa"/>
            <w:vMerge/>
          </w:tcPr>
          <w:p w14:paraId="14A257C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30E901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0BB770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2D3621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26654C2" w14:textId="4985934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ACE78D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AB36C4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04E7FE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E8D37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49DB217" w14:textId="1099E4C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60C6076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817D02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499C6DB" w14:textId="43702C9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50A7E0DA" w14:textId="0A6E931B" w:rsidTr="008C1B08">
        <w:trPr>
          <w:trHeight w:val="276"/>
        </w:trPr>
        <w:tc>
          <w:tcPr>
            <w:tcW w:w="1246" w:type="dxa"/>
            <w:vMerge/>
          </w:tcPr>
          <w:p w14:paraId="6003645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D2DF4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6FDBC5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F2E320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A426F78" w14:textId="5831A89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1BB0D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D66CAF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B85384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0CDC26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F0E3A97" w14:textId="36A67B5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8</w:t>
            </w:r>
          </w:p>
        </w:tc>
        <w:tc>
          <w:tcPr>
            <w:tcW w:w="992" w:type="dxa"/>
            <w:vMerge/>
          </w:tcPr>
          <w:p w14:paraId="6FEA8D2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43599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750E9F9" w14:textId="2B381230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1F451BE" w14:textId="262CEC4C" w:rsidTr="008C1B08">
        <w:trPr>
          <w:trHeight w:val="276"/>
        </w:trPr>
        <w:tc>
          <w:tcPr>
            <w:tcW w:w="1246" w:type="dxa"/>
            <w:vMerge/>
          </w:tcPr>
          <w:p w14:paraId="5369F9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397F88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8255BF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C46945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AB56D26" w14:textId="03F3933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D2936C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ABEABE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FD533B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12D4D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2471D63C" w14:textId="0B8D8F7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TNF-α</w:t>
            </w:r>
          </w:p>
        </w:tc>
        <w:tc>
          <w:tcPr>
            <w:tcW w:w="992" w:type="dxa"/>
            <w:vMerge/>
          </w:tcPr>
          <w:p w14:paraId="3E347F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F01E68D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6F6B38D" w14:textId="0AE09A3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64BC7555" w14:textId="4152D34F" w:rsidTr="008C1B08">
        <w:tc>
          <w:tcPr>
            <w:tcW w:w="1246" w:type="dxa"/>
          </w:tcPr>
          <w:p w14:paraId="332F8C5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Warnier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4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YXJuaWVyPC9BdXRob3I+PFllYXI+MjAxNDwvWWVhcj48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YXJuaWVyPC9BdXRob3I+PFllYXI+MjAxNDwvWWVhcj48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59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4228734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Netherlands</w:t>
            </w:r>
          </w:p>
        </w:tc>
        <w:tc>
          <w:tcPr>
            <w:tcW w:w="1247" w:type="dxa"/>
          </w:tcPr>
          <w:p w14:paraId="24DB13B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05</w:t>
            </w:r>
          </w:p>
        </w:tc>
        <w:tc>
          <w:tcPr>
            <w:tcW w:w="1247" w:type="dxa"/>
          </w:tcPr>
          <w:p w14:paraId="038FC0F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73</w:t>
            </w:r>
          </w:p>
        </w:tc>
        <w:tc>
          <w:tcPr>
            <w:tcW w:w="1247" w:type="dxa"/>
          </w:tcPr>
          <w:p w14:paraId="3CEAEF77" w14:textId="1CAED7A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>, ICPC (R91, R95)</w:t>
            </w:r>
          </w:p>
        </w:tc>
        <w:tc>
          <w:tcPr>
            <w:tcW w:w="1247" w:type="dxa"/>
          </w:tcPr>
          <w:p w14:paraId="1BF18E5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</w:tcPr>
          <w:p w14:paraId="393C37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4</w:t>
            </w:r>
          </w:p>
        </w:tc>
        <w:tc>
          <w:tcPr>
            <w:tcW w:w="1134" w:type="dxa"/>
          </w:tcPr>
          <w:p w14:paraId="561EB5E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</w:tcPr>
          <w:p w14:paraId="7335745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21814230" w14:textId="59DBDAE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>eart rate</w:t>
            </w:r>
          </w:p>
        </w:tc>
        <w:tc>
          <w:tcPr>
            <w:tcW w:w="992" w:type="dxa"/>
          </w:tcPr>
          <w:p w14:paraId="76D4DFA9" w14:textId="626AADE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132</w:t>
            </w:r>
          </w:p>
        </w:tc>
        <w:tc>
          <w:tcPr>
            <w:tcW w:w="992" w:type="dxa"/>
          </w:tcPr>
          <w:p w14:paraId="5F954763" w14:textId="319E882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</w:tcPr>
          <w:p w14:paraId="7CE07781" w14:textId="29D9349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37CD6C3" w14:textId="4A558833" w:rsidTr="008C1B08">
        <w:trPr>
          <w:trHeight w:val="276"/>
        </w:trPr>
        <w:tc>
          <w:tcPr>
            <w:tcW w:w="1246" w:type="dxa"/>
            <w:vMerge w:val="restart"/>
          </w:tcPr>
          <w:p w14:paraId="2CEE2E5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Waschki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11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YXNjaGtpPC9BdXRob3I+PFllYXI+MjAxMTwvWWVhcj48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YXNjaGtpPC9BdXRob3I+PFllYXI+MjAxMTwvWWVhcj48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60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4874D87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ermany</w:t>
            </w:r>
          </w:p>
        </w:tc>
        <w:tc>
          <w:tcPr>
            <w:tcW w:w="1247" w:type="dxa"/>
            <w:vMerge w:val="restart"/>
          </w:tcPr>
          <w:p w14:paraId="45A0EF5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70</w:t>
            </w:r>
          </w:p>
        </w:tc>
        <w:tc>
          <w:tcPr>
            <w:tcW w:w="1247" w:type="dxa"/>
            <w:vMerge w:val="restart"/>
          </w:tcPr>
          <w:p w14:paraId="4A0A0F6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5</w:t>
            </w:r>
          </w:p>
        </w:tc>
        <w:tc>
          <w:tcPr>
            <w:tcW w:w="1247" w:type="dxa"/>
            <w:vMerge w:val="restart"/>
          </w:tcPr>
          <w:p w14:paraId="7EFEC55A" w14:textId="08050CA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0EE5F81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GOLD I-IV</w:t>
            </w:r>
          </w:p>
        </w:tc>
        <w:tc>
          <w:tcPr>
            <w:tcW w:w="992" w:type="dxa"/>
            <w:vMerge w:val="restart"/>
          </w:tcPr>
          <w:p w14:paraId="585A061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48</w:t>
            </w:r>
          </w:p>
        </w:tc>
        <w:tc>
          <w:tcPr>
            <w:tcW w:w="1134" w:type="dxa"/>
            <w:vMerge w:val="restart"/>
          </w:tcPr>
          <w:p w14:paraId="10A8611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1</w:t>
            </w:r>
          </w:p>
        </w:tc>
        <w:tc>
          <w:tcPr>
            <w:tcW w:w="992" w:type="dxa"/>
            <w:vMerge w:val="restart"/>
          </w:tcPr>
          <w:p w14:paraId="26A1AD2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Questionnaire</w:t>
            </w:r>
          </w:p>
        </w:tc>
        <w:tc>
          <w:tcPr>
            <w:tcW w:w="992" w:type="dxa"/>
          </w:tcPr>
          <w:p w14:paraId="4E56DB93" w14:textId="0CC2DC6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MWD</w:t>
            </w:r>
          </w:p>
        </w:tc>
        <w:tc>
          <w:tcPr>
            <w:tcW w:w="992" w:type="dxa"/>
          </w:tcPr>
          <w:p w14:paraId="75328871" w14:textId="2A8DE53C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</w:t>
            </w:r>
          </w:p>
        </w:tc>
        <w:tc>
          <w:tcPr>
            <w:tcW w:w="992" w:type="dxa"/>
            <w:vMerge w:val="restart"/>
          </w:tcPr>
          <w:p w14:paraId="2EA9426D" w14:textId="20A000C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  <w:vMerge w:val="restart"/>
          </w:tcPr>
          <w:p w14:paraId="2E660E50" w14:textId="354A5478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10190DA9" w14:textId="1C3FEE2E" w:rsidTr="008C1B08">
        <w:trPr>
          <w:trHeight w:val="276"/>
        </w:trPr>
        <w:tc>
          <w:tcPr>
            <w:tcW w:w="1246" w:type="dxa"/>
            <w:vMerge/>
          </w:tcPr>
          <w:p w14:paraId="6356ACA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0F29790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514C18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8515C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465728A" w14:textId="70930DD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2E7FE8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E58694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20CC1A1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110E47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5BA10964" w14:textId="7F973D5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H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eart rate </w:t>
            </w:r>
          </w:p>
        </w:tc>
        <w:tc>
          <w:tcPr>
            <w:tcW w:w="992" w:type="dxa"/>
          </w:tcPr>
          <w:p w14:paraId="4BF22163" w14:textId="6818D97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</w:t>
            </w:r>
          </w:p>
        </w:tc>
        <w:tc>
          <w:tcPr>
            <w:tcW w:w="992" w:type="dxa"/>
            <w:vMerge/>
          </w:tcPr>
          <w:p w14:paraId="22F7A7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11E3F59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1B06950A" w14:textId="71505C44" w:rsidTr="008C1B08">
        <w:trPr>
          <w:trHeight w:val="276"/>
        </w:trPr>
        <w:tc>
          <w:tcPr>
            <w:tcW w:w="1246" w:type="dxa"/>
            <w:vMerge/>
          </w:tcPr>
          <w:p w14:paraId="2C2DC5D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30C955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4C9ED3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19E434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F86DA25" w14:textId="04B1717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36BACD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9F2F4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588DCCD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52F84F4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32F09D6E" w14:textId="1C5C9B1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</w:tcPr>
          <w:p w14:paraId="53D46132" w14:textId="27B7169A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</w:t>
            </w:r>
          </w:p>
        </w:tc>
        <w:tc>
          <w:tcPr>
            <w:tcW w:w="992" w:type="dxa"/>
            <w:vMerge/>
          </w:tcPr>
          <w:p w14:paraId="15A1AC0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650915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206F6B96" w14:textId="0BE44419" w:rsidTr="008C1B08">
        <w:trPr>
          <w:trHeight w:val="276"/>
        </w:trPr>
        <w:tc>
          <w:tcPr>
            <w:tcW w:w="1246" w:type="dxa"/>
            <w:vMerge/>
          </w:tcPr>
          <w:p w14:paraId="66905B3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B089B8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4448E7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51A836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530299D" w14:textId="57231D12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3B9372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89AF0F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1B1B6A0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5BF8C20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4F151ADE" w14:textId="35EAE9D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CRP</w:t>
            </w:r>
          </w:p>
        </w:tc>
        <w:tc>
          <w:tcPr>
            <w:tcW w:w="992" w:type="dxa"/>
          </w:tcPr>
          <w:p w14:paraId="77B4A1CB" w14:textId="1019930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</w:t>
            </w:r>
          </w:p>
        </w:tc>
        <w:tc>
          <w:tcPr>
            <w:tcW w:w="992" w:type="dxa"/>
            <w:vMerge/>
          </w:tcPr>
          <w:p w14:paraId="67AFDF3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112D4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32DE7036" w14:textId="2A7BF4C1" w:rsidTr="008C1B08">
        <w:trPr>
          <w:trHeight w:val="276"/>
        </w:trPr>
        <w:tc>
          <w:tcPr>
            <w:tcW w:w="1246" w:type="dxa"/>
            <w:vMerge/>
          </w:tcPr>
          <w:p w14:paraId="6D7F29A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26E463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B893FC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B6119F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72E4D62" w14:textId="3AA90336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65B800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7978095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D0A582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0E456AF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70694FE0" w14:textId="402B518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WBC</w:t>
            </w:r>
          </w:p>
        </w:tc>
        <w:tc>
          <w:tcPr>
            <w:tcW w:w="992" w:type="dxa"/>
          </w:tcPr>
          <w:p w14:paraId="132A3452" w14:textId="58E3B941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6</w:t>
            </w:r>
          </w:p>
        </w:tc>
        <w:tc>
          <w:tcPr>
            <w:tcW w:w="992" w:type="dxa"/>
            <w:vMerge/>
          </w:tcPr>
          <w:p w14:paraId="5525EFA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2B67A68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01372F87" w14:textId="426D0A46" w:rsidTr="008C1B08">
        <w:trPr>
          <w:trHeight w:val="276"/>
        </w:trPr>
        <w:tc>
          <w:tcPr>
            <w:tcW w:w="1246" w:type="dxa"/>
            <w:vMerge/>
          </w:tcPr>
          <w:p w14:paraId="1A838C08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439FBC2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6202660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11030E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53096B0" w14:textId="1D622519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24119B15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3FF24CD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4D7A32D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63FD231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6C2FE8DB" w14:textId="3346CD3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</w:tcPr>
          <w:p w14:paraId="05051A11" w14:textId="3E3B0E8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25</w:t>
            </w:r>
          </w:p>
        </w:tc>
        <w:tc>
          <w:tcPr>
            <w:tcW w:w="992" w:type="dxa"/>
            <w:vMerge/>
          </w:tcPr>
          <w:p w14:paraId="2FC59F1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B74456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  <w:tr w:rsidR="008C1B08" w:rsidRPr="00677B04" w14:paraId="293633A8" w14:textId="4697BF1C" w:rsidTr="008C1B08">
        <w:trPr>
          <w:trHeight w:val="276"/>
        </w:trPr>
        <w:tc>
          <w:tcPr>
            <w:tcW w:w="1246" w:type="dxa"/>
            <w:vMerge w:val="restart"/>
          </w:tcPr>
          <w:p w14:paraId="0747BAA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Wedzicha</w:t>
            </w:r>
            <w:proofErr w:type="spellEnd"/>
            <w:r w:rsidRPr="00677B04">
              <w:rPr>
                <w:rFonts w:ascii="Arial" w:hAnsi="Arial" w:cs="Arial"/>
                <w:sz w:val="16"/>
                <w:szCs w:val="20"/>
              </w:rPr>
              <w:t xml:space="preserve"> </w:t>
            </w:r>
            <w:r w:rsidRPr="00677B04">
              <w:rPr>
                <w:rFonts w:ascii="Arial" w:hAnsi="Arial" w:cs="Arial"/>
                <w:i/>
                <w:sz w:val="16"/>
                <w:szCs w:val="20"/>
              </w:rPr>
              <w:t>et al</w:t>
            </w:r>
            <w:r w:rsidRPr="00677B04">
              <w:rPr>
                <w:rFonts w:ascii="Arial" w:hAnsi="Arial" w:cs="Arial"/>
                <w:sz w:val="16"/>
                <w:szCs w:val="20"/>
              </w:rPr>
              <w:t xml:space="preserve">., 2000 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ZWR6aWNoYTwvQXV0aG9yPjxZZWFyPjIwMDA8L1llYXI+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 </w:instrTex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begin">
                <w:fldData xml:space="preserve">PEVuZE5vdGU+PENpdGU+PEF1dGhvcj5XZWR6aWNoYTwvQXV0aG9yPjxZZWFyPjIwMDA8L1llYXI+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==
</w:fldData>
              </w:fldChar>
            </w:r>
            <w:r w:rsidRPr="00677B04">
              <w:rPr>
                <w:rFonts w:ascii="Arial" w:hAnsi="Arial" w:cs="Arial"/>
                <w:sz w:val="16"/>
                <w:szCs w:val="20"/>
              </w:rPr>
              <w:instrText xml:space="preserve"> ADDIN EN.CITE.DATA </w:instrText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  <w:r w:rsidRPr="00677B04">
              <w:rPr>
                <w:rFonts w:ascii="Arial" w:hAnsi="Arial" w:cs="Arial"/>
                <w:sz w:val="16"/>
                <w:szCs w:val="20"/>
              </w:rPr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separate"/>
            </w:r>
            <w:r w:rsidRPr="00677B04">
              <w:rPr>
                <w:rFonts w:ascii="Arial" w:hAnsi="Arial" w:cs="Arial"/>
                <w:noProof/>
                <w:sz w:val="16"/>
                <w:szCs w:val="20"/>
                <w:vertAlign w:val="superscript"/>
              </w:rPr>
              <w:t>61</w:t>
            </w:r>
            <w:r w:rsidRPr="00677B04">
              <w:rPr>
                <w:rFonts w:ascii="Arial" w:hAnsi="Arial" w:cs="Arial"/>
                <w:sz w:val="16"/>
                <w:szCs w:val="20"/>
              </w:rPr>
              <w:fldChar w:fldCharType="end"/>
            </w:r>
          </w:p>
        </w:tc>
        <w:tc>
          <w:tcPr>
            <w:tcW w:w="1247" w:type="dxa"/>
            <w:vMerge w:val="restart"/>
          </w:tcPr>
          <w:p w14:paraId="65D05AE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UK</w:t>
            </w:r>
          </w:p>
        </w:tc>
        <w:tc>
          <w:tcPr>
            <w:tcW w:w="1247" w:type="dxa"/>
            <w:vMerge w:val="restart"/>
          </w:tcPr>
          <w:p w14:paraId="053C3FA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93</w:t>
            </w:r>
          </w:p>
        </w:tc>
        <w:tc>
          <w:tcPr>
            <w:tcW w:w="1247" w:type="dxa"/>
            <w:vMerge w:val="restart"/>
          </w:tcPr>
          <w:p w14:paraId="7362236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1247" w:type="dxa"/>
            <w:vMerge w:val="restart"/>
          </w:tcPr>
          <w:p w14:paraId="16F45845" w14:textId="035C42A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proofErr w:type="spellStart"/>
            <w:r w:rsidRPr="00677B04">
              <w:rPr>
                <w:rFonts w:ascii="Arial" w:hAnsi="Arial" w:cs="Arial"/>
                <w:sz w:val="16"/>
                <w:szCs w:val="20"/>
              </w:rPr>
              <w:t>Spirometry</w:t>
            </w:r>
            <w:proofErr w:type="spellEnd"/>
          </w:p>
        </w:tc>
        <w:tc>
          <w:tcPr>
            <w:tcW w:w="1247" w:type="dxa"/>
            <w:vMerge w:val="restart"/>
          </w:tcPr>
          <w:p w14:paraId="36EB17AC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-</w:t>
            </w:r>
          </w:p>
        </w:tc>
        <w:tc>
          <w:tcPr>
            <w:tcW w:w="992" w:type="dxa"/>
            <w:vMerge w:val="restart"/>
          </w:tcPr>
          <w:p w14:paraId="41623992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12</w:t>
            </w:r>
          </w:p>
        </w:tc>
        <w:tc>
          <w:tcPr>
            <w:tcW w:w="1134" w:type="dxa"/>
            <w:vMerge w:val="restart"/>
          </w:tcPr>
          <w:p w14:paraId="70476D1A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8</w:t>
            </w:r>
          </w:p>
        </w:tc>
        <w:tc>
          <w:tcPr>
            <w:tcW w:w="992" w:type="dxa"/>
            <w:vMerge w:val="restart"/>
          </w:tcPr>
          <w:p w14:paraId="7F318131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Publication</w:t>
            </w:r>
          </w:p>
        </w:tc>
        <w:tc>
          <w:tcPr>
            <w:tcW w:w="992" w:type="dxa"/>
          </w:tcPr>
          <w:p w14:paraId="468B7993" w14:textId="7AA8DADB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Fibrinogen</w:t>
            </w:r>
          </w:p>
        </w:tc>
        <w:tc>
          <w:tcPr>
            <w:tcW w:w="992" w:type="dxa"/>
            <w:vMerge w:val="restart"/>
          </w:tcPr>
          <w:p w14:paraId="6FC3E586" w14:textId="3AE0FBE5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  <w:tc>
          <w:tcPr>
            <w:tcW w:w="992" w:type="dxa"/>
          </w:tcPr>
          <w:p w14:paraId="49493FD0" w14:textId="642C4F3D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992" w:type="dxa"/>
            <w:vMerge w:val="restart"/>
          </w:tcPr>
          <w:p w14:paraId="1A21EB67" w14:textId="12E8C934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N/A</w:t>
            </w:r>
          </w:p>
        </w:tc>
      </w:tr>
      <w:tr w:rsidR="008C1B08" w:rsidRPr="00677B04" w14:paraId="2A26B803" w14:textId="225083EB" w:rsidTr="008C1B08">
        <w:trPr>
          <w:trHeight w:val="276"/>
        </w:trPr>
        <w:tc>
          <w:tcPr>
            <w:tcW w:w="1246" w:type="dxa"/>
            <w:vMerge/>
          </w:tcPr>
          <w:p w14:paraId="45949AB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7100881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C72C9BB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1AB1D4E4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3340ED05" w14:textId="02E532DE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247" w:type="dxa"/>
            <w:vMerge/>
          </w:tcPr>
          <w:p w14:paraId="5CD1A983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07F2C03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1134" w:type="dxa"/>
            <w:vMerge/>
          </w:tcPr>
          <w:p w14:paraId="06C4FEB6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  <w:vMerge/>
          </w:tcPr>
          <w:p w14:paraId="4E6C41D7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5E19C60" w14:textId="077B94E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 w:rsidRPr="00677B04">
              <w:rPr>
                <w:rFonts w:ascii="Arial" w:hAnsi="Arial" w:cs="Arial"/>
                <w:sz w:val="16"/>
                <w:szCs w:val="20"/>
              </w:rPr>
              <w:t>IL-6</w:t>
            </w:r>
          </w:p>
        </w:tc>
        <w:tc>
          <w:tcPr>
            <w:tcW w:w="992" w:type="dxa"/>
            <w:vMerge/>
          </w:tcPr>
          <w:p w14:paraId="3B38C5B9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  <w:tc>
          <w:tcPr>
            <w:tcW w:w="992" w:type="dxa"/>
          </w:tcPr>
          <w:p w14:paraId="0C06228D" w14:textId="2B0C208F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  <w:r>
              <w:rPr>
                <w:rFonts w:ascii="Arial" w:hAnsi="Arial" w:cs="Arial"/>
                <w:sz w:val="16"/>
                <w:szCs w:val="20"/>
              </w:rPr>
              <w:t>67</w:t>
            </w:r>
          </w:p>
        </w:tc>
        <w:tc>
          <w:tcPr>
            <w:tcW w:w="992" w:type="dxa"/>
            <w:vMerge/>
          </w:tcPr>
          <w:p w14:paraId="6268349E" w14:textId="77777777" w:rsidR="008C1B08" w:rsidRPr="00677B04" w:rsidRDefault="008C1B08" w:rsidP="00E05D9A">
            <w:pPr>
              <w:spacing w:line="360" w:lineRule="auto"/>
              <w:jc w:val="both"/>
              <w:rPr>
                <w:rFonts w:ascii="Arial" w:hAnsi="Arial" w:cs="Arial"/>
                <w:sz w:val="16"/>
                <w:szCs w:val="20"/>
              </w:rPr>
            </w:pPr>
          </w:p>
        </w:tc>
      </w:tr>
    </w:tbl>
    <w:p w14:paraId="1F687B71" w14:textId="77777777" w:rsidR="00E05D9A" w:rsidRDefault="00AD69A3" w:rsidP="00AD69A3">
      <w:pPr>
        <w:spacing w:line="360" w:lineRule="auto"/>
        <w:jc w:val="both"/>
        <w:rPr>
          <w:rFonts w:ascii="Arial" w:hAnsi="Arial" w:cs="Arial"/>
          <w:sz w:val="20"/>
          <w:szCs w:val="20"/>
        </w:rPr>
      </w:pPr>
      <w:r w:rsidRPr="00EA7341">
        <w:rPr>
          <w:rFonts w:ascii="Arial" w:hAnsi="Arial" w:cs="Arial"/>
          <w:sz w:val="20"/>
          <w:szCs w:val="20"/>
        </w:rPr>
        <w:t xml:space="preserve">COPD, Chronic Obstructive Pulmonary Disease; </w:t>
      </w:r>
      <w:proofErr w:type="spellStart"/>
      <w:r w:rsidRPr="00EA7341">
        <w:rPr>
          <w:rFonts w:ascii="Arial" w:hAnsi="Arial" w:cs="Arial"/>
          <w:sz w:val="20"/>
          <w:szCs w:val="20"/>
        </w:rPr>
        <w:t>Sx</w:t>
      </w:r>
      <w:proofErr w:type="spellEnd"/>
      <w:r w:rsidRPr="00EA7341">
        <w:rPr>
          <w:rFonts w:ascii="Arial" w:hAnsi="Arial" w:cs="Arial"/>
          <w:sz w:val="20"/>
          <w:szCs w:val="20"/>
        </w:rPr>
        <w:t xml:space="preserve">, signs and symptoms; </w:t>
      </w:r>
      <w:proofErr w:type="spellStart"/>
      <w:r w:rsidRPr="00EA7341">
        <w:rPr>
          <w:rFonts w:ascii="Arial" w:hAnsi="Arial" w:cs="Arial"/>
          <w:sz w:val="20"/>
          <w:szCs w:val="20"/>
        </w:rPr>
        <w:t>Hx</w:t>
      </w:r>
      <w:proofErr w:type="spellEnd"/>
      <w:r w:rsidRPr="00EA7341">
        <w:rPr>
          <w:rFonts w:ascii="Arial" w:hAnsi="Arial" w:cs="Arial"/>
          <w:sz w:val="20"/>
          <w:szCs w:val="20"/>
        </w:rPr>
        <w:t>, medical history; ICD-9, International Disease Classification of Diseases ninth revision; 6MWD, Six-Minute Walk Distance; WBC, White Blood Cells; CRP, C-Reactive Protein; IL, Interleukins; TNF-α, Tumour Necrosis Factor-alpha; QMVC, Quadriceps Maximum Voluntary Contraction; SNIP, Sniff Nasal Inspiratory Pressure. Data are displayed as mean and standard deviations. Disease severity is either given as GOLD stage (I-IV) or group (A-D), as described by GOLD</w:t>
      </w:r>
      <w:r>
        <w:rPr>
          <w:rFonts w:ascii="Arial" w:hAnsi="Arial" w:cs="Arial"/>
          <w:sz w:val="20"/>
          <w:szCs w:val="20"/>
        </w:rPr>
        <w:t>.</w:t>
      </w:r>
      <w:r w:rsidRPr="00EA7341"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CITE &lt;EndNote&gt;&lt;Cite&gt;&lt;Author&gt;Global Initiative for Chronic Obstructive Lung Disease (GOLD)&lt;/Author&gt;&lt;Year&gt;2016&lt;/Year&gt;&lt;RecNum&gt;7374&lt;/RecNum&gt;&lt;DisplayText&gt;&lt;style face="superscript"&gt;62&lt;/style&gt;&lt;/DisplayText&gt;&lt;record&gt;&lt;rec-number&gt;7374&lt;/rec-number&gt;&lt;foreign-keys&gt;&lt;key app="EN" db-id="99sxtadx4ttwsness0b5r0sdafrswea0ssta" timestamp="1467207504"&gt;7374&lt;/key&gt;&lt;/foreign-keys&gt;&lt;ref-type name="Report"&gt;27&lt;/ref-type&gt;&lt;contributors&gt;&lt;authors&gt;&lt;author&gt;Global Initiative for Chronic Obstructive Lung Disease (GOLD),&lt;/author&gt;&lt;/authors&gt;&lt;/contributors&gt;&lt;titles&gt;&lt;title&gt;Global Strategy for the Diagnosis, Management and Prevention of COPD&lt;/title&gt;&lt;/titles&gt;&lt;dates&gt;&lt;year&gt;2016&lt;/year&gt;&lt;/dates&gt;&lt;urls&gt;&lt;related-urls&gt;&lt;url&gt;http://goldcopd.org/global-strategy-diagnosis-management-prevention-copd-2016/&lt;/url&gt;&lt;/related-urls&gt;&lt;/urls&gt;&lt;access-date&gt;29 June 2016&lt;/access-date&gt;&lt;/record&gt;&lt;/Cite&gt;&lt;/EndNote&gt;</w:instrText>
      </w:r>
      <w:r w:rsidRPr="00EA7341">
        <w:rPr>
          <w:rFonts w:ascii="Arial" w:hAnsi="Arial" w:cs="Arial"/>
          <w:sz w:val="20"/>
          <w:szCs w:val="20"/>
        </w:rPr>
        <w:fldChar w:fldCharType="separate"/>
      </w:r>
      <w:r w:rsidRPr="00891768">
        <w:rPr>
          <w:rFonts w:ascii="Arial" w:hAnsi="Arial" w:cs="Arial"/>
          <w:noProof/>
          <w:sz w:val="20"/>
          <w:szCs w:val="20"/>
          <w:vertAlign w:val="superscript"/>
        </w:rPr>
        <w:t>62</w:t>
      </w:r>
      <w:r w:rsidRPr="00EA7341">
        <w:rPr>
          <w:rFonts w:ascii="Arial" w:hAnsi="Arial" w:cs="Arial"/>
          <w:sz w:val="20"/>
          <w:szCs w:val="20"/>
        </w:rPr>
        <w:fldChar w:fldCharType="end"/>
      </w:r>
    </w:p>
    <w:p w14:paraId="329243A2" w14:textId="6CC09665" w:rsidR="0025154F" w:rsidRDefault="00AD69A3" w:rsidP="00AD69A3">
      <w:pPr>
        <w:spacing w:line="36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column"/>
      </w:r>
      <w:r w:rsidR="00712D4B">
        <w:rPr>
          <w:rFonts w:ascii="Arial" w:hAnsi="Arial" w:cs="Arial"/>
          <w:noProof/>
          <w:sz w:val="20"/>
          <w:szCs w:val="20"/>
          <w:lang w:val="en-US"/>
        </w:rPr>
        <w:drawing>
          <wp:inline distT="0" distB="0" distL="0" distR="0" wp14:anchorId="544E75CD" wp14:editId="6D804414">
            <wp:extent cx="6591935" cy="5725160"/>
            <wp:effectExtent l="0" t="0" r="12065" b="0"/>
            <wp:docPr id="6" name="Picture 6" descr="Macintosh HD:Users:jmfermont:Documents:Academic:University of Cambridge:PhD_Chapter 2 - Meta-analysis:Thorax:Revision:Submit:Revision2:Figure S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jmfermont:Documents:Academic:University of Cambridge:PhD_Chapter 2 - Meta-analysis:Thorax:Revision:Submit:Revision2:Figure S1.pd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91935" cy="5725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1204D4" w14:textId="327A7E0B" w:rsidR="0025154F" w:rsidRPr="0025154F" w:rsidRDefault="0025154F" w:rsidP="00AD69A3">
      <w:pPr>
        <w:spacing w:line="360" w:lineRule="auto"/>
        <w:jc w:val="both"/>
        <w:rPr>
          <w:rFonts w:ascii="Arial" w:eastAsia="Times New Roman" w:hAnsi="Arial" w:cs="Arial"/>
          <w:color w:val="000000"/>
          <w:sz w:val="20"/>
        </w:rPr>
      </w:pPr>
      <w:r w:rsidRPr="00DE69A9">
        <w:rPr>
          <w:rFonts w:ascii="Arial" w:hAnsi="Arial" w:cs="Arial"/>
          <w:b/>
          <w:sz w:val="20"/>
        </w:rPr>
        <w:t>Figure S1</w:t>
      </w:r>
      <w:r w:rsidRPr="00090B4E">
        <w:rPr>
          <w:rFonts w:ascii="Arial" w:hAnsi="Arial" w:cs="Arial"/>
          <w:sz w:val="20"/>
        </w:rPr>
        <w:t xml:space="preserve"> Adjusted hazard ratios for the risk </w:t>
      </w:r>
      <w:r w:rsidRPr="009D7F1A">
        <w:rPr>
          <w:rFonts w:ascii="Arial" w:hAnsi="Arial" w:cs="Arial"/>
          <w:sz w:val="20"/>
        </w:rPr>
        <w:t>of mortality with 95% confidence intervals, by biomarker. Values in grey are unadjusted and not included in the pooling of results. ****Adjusted for age, sex, body mass index, and smoking stat</w:t>
      </w:r>
      <w:r>
        <w:rPr>
          <w:rFonts w:ascii="Arial" w:hAnsi="Arial" w:cs="Arial"/>
          <w:sz w:val="20"/>
        </w:rPr>
        <w:t xml:space="preserve">us, unless otherwise indicated. </w:t>
      </w:r>
      <w:r w:rsidRPr="009D7F1A">
        <w:rPr>
          <w:rFonts w:ascii="Arial" w:hAnsi="Arial" w:cs="Arial"/>
          <w:sz w:val="20"/>
        </w:rPr>
        <w:t xml:space="preserve">^Adjusted for additional confounders; Blumenthal </w:t>
      </w:r>
      <w:r w:rsidRPr="009D7F1A">
        <w:rPr>
          <w:rFonts w:ascii="Arial" w:hAnsi="Arial" w:cs="Arial"/>
          <w:i/>
          <w:sz w:val="20"/>
        </w:rPr>
        <w:t>et al.</w:t>
      </w:r>
      <w:r w:rsidRPr="009D7F1A">
        <w:rPr>
          <w:rFonts w:ascii="Arial" w:hAnsi="Arial" w:cs="Arial"/>
          <w:sz w:val="20"/>
        </w:rPr>
        <w:t xml:space="preserve"> adjusted for age, </w:t>
      </w:r>
      <w:proofErr w:type="spellStart"/>
      <w:r w:rsidRPr="009D7F1A">
        <w:rPr>
          <w:rFonts w:ascii="Arial" w:hAnsi="Arial" w:cs="Arial"/>
          <w:color w:val="000000"/>
          <w:sz w:val="20"/>
        </w:rPr>
        <w:t>Charlson</w:t>
      </w:r>
      <w:proofErr w:type="spellEnd"/>
      <w:r w:rsidRPr="009D7F1A">
        <w:rPr>
          <w:rFonts w:ascii="Arial" w:hAnsi="Arial" w:cs="Arial"/>
          <w:color w:val="000000"/>
          <w:sz w:val="20"/>
        </w:rPr>
        <w:t xml:space="preserve"> index, duration of COPD, GOLD, and coping skills training; Cote </w:t>
      </w:r>
      <w:r w:rsidRPr="009D7F1A">
        <w:rPr>
          <w:rFonts w:ascii="Arial" w:hAnsi="Arial" w:cs="Arial"/>
          <w:i/>
          <w:color w:val="000000"/>
          <w:sz w:val="20"/>
        </w:rPr>
        <w:t>et al</w:t>
      </w:r>
      <w:r w:rsidRPr="009D7F1A">
        <w:rPr>
          <w:rFonts w:ascii="Arial" w:hAnsi="Arial" w:cs="Arial"/>
          <w:color w:val="000000"/>
          <w:sz w:val="20"/>
        </w:rPr>
        <w:t xml:space="preserve">. adjusted for </w:t>
      </w:r>
      <w:r w:rsidRPr="009D7F1A">
        <w:rPr>
          <w:rFonts w:ascii="Arial" w:hAnsi="Arial" w:cs="Arial"/>
          <w:sz w:val="20"/>
        </w:rPr>
        <w:t>body mass index</w:t>
      </w:r>
      <w:r w:rsidRPr="009D7F1A">
        <w:rPr>
          <w:rFonts w:ascii="Arial" w:hAnsi="Arial" w:cs="Arial"/>
          <w:color w:val="000000"/>
          <w:sz w:val="20"/>
        </w:rPr>
        <w:t xml:space="preserve"> and </w:t>
      </w:r>
      <w:proofErr w:type="spellStart"/>
      <w:r w:rsidRPr="009D7F1A">
        <w:rPr>
          <w:rFonts w:ascii="Arial" w:eastAsia="Times New Roman" w:hAnsi="Arial" w:cs="Arial"/>
          <w:color w:val="000000"/>
          <w:sz w:val="20"/>
        </w:rPr>
        <w:t>Charlson</w:t>
      </w:r>
      <w:proofErr w:type="spellEnd"/>
      <w:r w:rsidRPr="009D7F1A">
        <w:rPr>
          <w:rFonts w:ascii="Arial" w:eastAsia="Times New Roman" w:hAnsi="Arial" w:cs="Arial"/>
          <w:color w:val="000000"/>
          <w:sz w:val="20"/>
        </w:rPr>
        <w:t xml:space="preserve"> score; </w:t>
      </w:r>
      <w:proofErr w:type="spellStart"/>
      <w:r w:rsidRPr="009D7F1A">
        <w:rPr>
          <w:rFonts w:ascii="Arial" w:eastAsia="Times New Roman" w:hAnsi="Arial" w:cs="Arial"/>
          <w:color w:val="000000"/>
          <w:sz w:val="20"/>
        </w:rPr>
        <w:t>Dajzman</w:t>
      </w:r>
      <w:proofErr w:type="spellEnd"/>
      <w:r w:rsidRPr="009D7F1A">
        <w:rPr>
          <w:rFonts w:ascii="Arial" w:eastAsia="Times New Roman" w:hAnsi="Arial" w:cs="Arial"/>
          <w:i/>
          <w:color w:val="000000"/>
          <w:sz w:val="20"/>
        </w:rPr>
        <w:t xml:space="preserve"> et al.</w:t>
      </w:r>
      <w:r w:rsidRPr="009D7F1A">
        <w:rPr>
          <w:rFonts w:ascii="Arial" w:eastAsia="Times New Roman" w:hAnsi="Arial" w:cs="Arial"/>
          <w:color w:val="000000"/>
          <w:sz w:val="20"/>
        </w:rPr>
        <w:t xml:space="preserve"> adjusted for age, sex, and FEV</w:t>
      </w:r>
      <w:r w:rsidRPr="009D7F1A">
        <w:rPr>
          <w:rFonts w:ascii="Arial" w:eastAsia="Times New Roman" w:hAnsi="Arial" w:cs="Arial"/>
          <w:color w:val="000000"/>
          <w:sz w:val="20"/>
          <w:vertAlign w:val="subscript"/>
        </w:rPr>
        <w:t>1</w:t>
      </w:r>
      <w:r w:rsidRPr="009D7F1A">
        <w:rPr>
          <w:rFonts w:ascii="Arial" w:eastAsia="Times New Roman" w:hAnsi="Arial" w:cs="Arial"/>
          <w:color w:val="000000"/>
          <w:sz w:val="20"/>
        </w:rPr>
        <w:t xml:space="preserve">; </w:t>
      </w:r>
      <w:proofErr w:type="spellStart"/>
      <w:r w:rsidRPr="009D7F1A">
        <w:rPr>
          <w:rFonts w:ascii="Arial" w:eastAsia="Times New Roman" w:hAnsi="Arial" w:cs="Arial"/>
          <w:color w:val="000000"/>
          <w:sz w:val="20"/>
        </w:rPr>
        <w:t>Ozgur</w:t>
      </w:r>
      <w:proofErr w:type="spellEnd"/>
      <w:r w:rsidRPr="009D7F1A">
        <w:rPr>
          <w:rFonts w:ascii="Arial" w:eastAsia="Times New Roman" w:hAnsi="Arial" w:cs="Arial"/>
          <w:color w:val="000000"/>
          <w:sz w:val="20"/>
        </w:rPr>
        <w:t xml:space="preserve"> </w:t>
      </w:r>
      <w:r w:rsidRPr="009D7F1A">
        <w:rPr>
          <w:rFonts w:ascii="Arial" w:eastAsia="Times New Roman" w:hAnsi="Arial" w:cs="Arial"/>
          <w:i/>
          <w:color w:val="000000"/>
          <w:sz w:val="20"/>
        </w:rPr>
        <w:t>et al.</w:t>
      </w:r>
      <w:r w:rsidRPr="009D7F1A">
        <w:rPr>
          <w:rFonts w:ascii="Arial" w:eastAsia="Times New Roman" w:hAnsi="Arial" w:cs="Arial"/>
          <w:color w:val="000000"/>
          <w:sz w:val="20"/>
        </w:rPr>
        <w:t xml:space="preserve"> adjusted for </w:t>
      </w:r>
      <w:r w:rsidRPr="009D7F1A">
        <w:rPr>
          <w:rFonts w:ascii="Arial" w:hAnsi="Arial" w:cs="Arial"/>
          <w:sz w:val="20"/>
        </w:rPr>
        <w:t>body mass index</w:t>
      </w:r>
      <w:r w:rsidRPr="009D7F1A">
        <w:rPr>
          <w:rFonts w:ascii="Arial" w:eastAsia="Times New Roman" w:hAnsi="Arial" w:cs="Arial"/>
          <w:color w:val="000000"/>
          <w:sz w:val="20"/>
        </w:rPr>
        <w:t xml:space="preserve">, </w:t>
      </w:r>
      <w:r w:rsidRPr="009D7F1A">
        <w:rPr>
          <w:rFonts w:ascii="Arial" w:hAnsi="Arial" w:cs="Arial"/>
          <w:color w:val="000000"/>
          <w:sz w:val="20"/>
        </w:rPr>
        <w:t>IC/TLC, FEV</w:t>
      </w:r>
      <w:r w:rsidRPr="009D7F1A">
        <w:rPr>
          <w:rFonts w:ascii="Arial" w:hAnsi="Arial" w:cs="Arial"/>
          <w:color w:val="000000"/>
          <w:sz w:val="20"/>
          <w:vertAlign w:val="subscript"/>
        </w:rPr>
        <w:t>1</w:t>
      </w:r>
      <w:r w:rsidRPr="009D7F1A">
        <w:rPr>
          <w:rFonts w:ascii="Arial" w:hAnsi="Arial" w:cs="Arial"/>
          <w:color w:val="000000"/>
          <w:sz w:val="20"/>
        </w:rPr>
        <w:t>, dyspnoea index, PaO</w:t>
      </w:r>
      <w:r w:rsidRPr="009D7F1A">
        <w:rPr>
          <w:rFonts w:ascii="Arial" w:hAnsi="Arial" w:cs="Arial"/>
          <w:color w:val="000000"/>
          <w:sz w:val="20"/>
          <w:vertAlign w:val="subscript"/>
        </w:rPr>
        <w:t>2</w:t>
      </w:r>
      <w:r w:rsidRPr="009D7F1A">
        <w:rPr>
          <w:rFonts w:ascii="Arial" w:hAnsi="Arial" w:cs="Arial"/>
          <w:color w:val="000000"/>
          <w:sz w:val="20"/>
        </w:rPr>
        <w:t>, and PaCO</w:t>
      </w:r>
      <w:r w:rsidRPr="009D7F1A">
        <w:rPr>
          <w:rFonts w:ascii="Arial" w:hAnsi="Arial" w:cs="Arial"/>
          <w:color w:val="000000"/>
          <w:sz w:val="20"/>
          <w:vertAlign w:val="subscript"/>
        </w:rPr>
        <w:t>2</w:t>
      </w:r>
      <w:r w:rsidRPr="009D7F1A">
        <w:rPr>
          <w:rFonts w:ascii="Arial" w:hAnsi="Arial" w:cs="Arial"/>
          <w:color w:val="000000"/>
          <w:sz w:val="20"/>
        </w:rPr>
        <w:t xml:space="preserve">; </w:t>
      </w:r>
      <w:proofErr w:type="spellStart"/>
      <w:r w:rsidRPr="009D7F1A">
        <w:rPr>
          <w:rFonts w:ascii="Arial" w:hAnsi="Arial" w:cs="Arial"/>
          <w:color w:val="000000"/>
          <w:sz w:val="20"/>
        </w:rPr>
        <w:t>Mannino</w:t>
      </w:r>
      <w:proofErr w:type="spellEnd"/>
      <w:r w:rsidRPr="009D7F1A">
        <w:rPr>
          <w:rFonts w:ascii="Arial" w:hAnsi="Arial" w:cs="Arial"/>
          <w:i/>
          <w:color w:val="000000"/>
          <w:sz w:val="20"/>
        </w:rPr>
        <w:t xml:space="preserve"> et al.</w:t>
      </w:r>
      <w:r w:rsidRPr="009D7F1A">
        <w:rPr>
          <w:rFonts w:ascii="Arial" w:hAnsi="Arial" w:cs="Arial"/>
          <w:color w:val="000000"/>
          <w:sz w:val="20"/>
        </w:rPr>
        <w:t xml:space="preserve"> adjusted for age, sex, </w:t>
      </w:r>
      <w:r w:rsidRPr="009D7F1A">
        <w:rPr>
          <w:rFonts w:ascii="Arial" w:hAnsi="Arial" w:cs="Arial"/>
          <w:sz w:val="20"/>
        </w:rPr>
        <w:t>body mass index</w:t>
      </w:r>
      <w:r w:rsidRPr="009D7F1A">
        <w:rPr>
          <w:rFonts w:ascii="Arial" w:hAnsi="Arial" w:cs="Arial"/>
          <w:color w:val="000000"/>
          <w:sz w:val="20"/>
        </w:rPr>
        <w:t xml:space="preserve">, smoking status, ethnicity, diabetes, cardiovascular disease, education level, and poverty income ratio; </w:t>
      </w:r>
      <w:proofErr w:type="spellStart"/>
      <w:r w:rsidRPr="009D7F1A">
        <w:rPr>
          <w:rFonts w:ascii="Arial" w:hAnsi="Arial" w:cs="Arial"/>
          <w:color w:val="000000"/>
          <w:sz w:val="20"/>
        </w:rPr>
        <w:t>Valvi</w:t>
      </w:r>
      <w:proofErr w:type="spellEnd"/>
      <w:r w:rsidRPr="009D7F1A">
        <w:rPr>
          <w:rFonts w:ascii="Arial" w:hAnsi="Arial" w:cs="Arial"/>
          <w:color w:val="000000"/>
          <w:sz w:val="20"/>
        </w:rPr>
        <w:t xml:space="preserve"> </w:t>
      </w:r>
      <w:r w:rsidRPr="009D7F1A">
        <w:rPr>
          <w:rFonts w:ascii="Arial" w:hAnsi="Arial" w:cs="Arial"/>
          <w:i/>
          <w:color w:val="000000"/>
          <w:sz w:val="20"/>
        </w:rPr>
        <w:t xml:space="preserve">et al. </w:t>
      </w:r>
      <w:r w:rsidRPr="009D7F1A">
        <w:rPr>
          <w:rFonts w:ascii="Arial" w:hAnsi="Arial" w:cs="Arial"/>
          <w:color w:val="000000"/>
          <w:sz w:val="20"/>
        </w:rPr>
        <w:t xml:space="preserve">adjusted for age, sex, </w:t>
      </w:r>
      <w:r w:rsidRPr="009D7F1A">
        <w:rPr>
          <w:rFonts w:ascii="Arial" w:hAnsi="Arial" w:cs="Arial"/>
          <w:sz w:val="20"/>
        </w:rPr>
        <w:t>body mass index</w:t>
      </w:r>
      <w:r w:rsidRPr="009D7F1A">
        <w:rPr>
          <w:rFonts w:ascii="Arial" w:hAnsi="Arial" w:cs="Arial"/>
          <w:color w:val="000000"/>
          <w:sz w:val="20"/>
        </w:rPr>
        <w:t xml:space="preserve">, smoking status, ethnicity, education level, diabetes mellitus, cardiovascular disease, and GOLD stage; de Torres </w:t>
      </w:r>
      <w:r w:rsidRPr="009D7F1A">
        <w:rPr>
          <w:rFonts w:ascii="Arial" w:hAnsi="Arial" w:cs="Arial"/>
          <w:i/>
          <w:color w:val="000000"/>
          <w:sz w:val="20"/>
        </w:rPr>
        <w:t>et al.</w:t>
      </w:r>
      <w:r w:rsidRPr="009D7F1A">
        <w:rPr>
          <w:rFonts w:ascii="Arial" w:hAnsi="Arial" w:cs="Arial"/>
          <w:color w:val="000000"/>
          <w:sz w:val="20"/>
        </w:rPr>
        <w:t xml:space="preserve"> adjusted for age, sex, pack-year history, cardiovascular risk factors or disease, and treatment with inhaled corticosteroids</w:t>
      </w:r>
      <w:r w:rsidRPr="009D7F1A">
        <w:rPr>
          <w:rFonts w:ascii="Arial" w:hAnsi="Arial" w:cs="Arial"/>
          <w:sz w:val="20"/>
        </w:rPr>
        <w:t xml:space="preserve">. </w:t>
      </w:r>
      <w:proofErr w:type="gramStart"/>
      <w:r w:rsidRPr="009D7F1A">
        <w:rPr>
          <w:rFonts w:ascii="Arial" w:hAnsi="Arial" w:cs="Arial"/>
          <w:sz w:val="20"/>
        </w:rPr>
        <w:t>Bars, 95% confidence intervals.</w:t>
      </w:r>
      <w:proofErr w:type="gramEnd"/>
    </w:p>
    <w:p w14:paraId="30395B25" w14:textId="542E7134" w:rsidR="00AD69A3" w:rsidRDefault="00AA5092" w:rsidP="00AD69A3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val="en-US"/>
        </w:rPr>
        <w:drawing>
          <wp:inline distT="0" distB="0" distL="0" distR="0" wp14:anchorId="3D078B25" wp14:editId="6228D98A">
            <wp:extent cx="6544945" cy="5478145"/>
            <wp:effectExtent l="0" t="0" r="8255" b="8255"/>
            <wp:docPr id="12" name="Picture 12" descr="Macintosh HD:Users:jmfermont:Documents:Academic:University of Cambridge:PhD_Chapter 2 - Meta-analysis:Thorax:Revision:Submit:Revision2:Figure S2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jmfermont:Documents:Academic:University of Cambridge:PhD_Chapter 2 - Meta-analysis:Thorax:Revision:Submit:Revision2:Figure S2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4945" cy="5478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188EC" w14:textId="77777777" w:rsidR="00194B74" w:rsidRPr="00090B4E" w:rsidRDefault="00194B74" w:rsidP="00194B74">
      <w:pPr>
        <w:spacing w:line="360" w:lineRule="auto"/>
        <w:jc w:val="both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2</w:t>
      </w:r>
      <w:r w:rsidRPr="00090B4E">
        <w:rPr>
          <w:rFonts w:ascii="Arial" w:hAnsi="Arial" w:cs="Arial"/>
        </w:rPr>
        <w:t xml:space="preserve"> Standardised mean differences with 95% confidence intervals for the risk of exacerbation, by biomarker. </w:t>
      </w:r>
      <w:proofErr w:type="gramStart"/>
      <w:r w:rsidRPr="00090B4E">
        <w:rPr>
          <w:rFonts w:ascii="Arial" w:hAnsi="Arial" w:cs="Arial"/>
        </w:rPr>
        <w:t>Bars, 95% confidence intervals.</w:t>
      </w:r>
      <w:proofErr w:type="gramEnd"/>
    </w:p>
    <w:p w14:paraId="1BCE431E" w14:textId="77777777" w:rsidR="00194B74" w:rsidRDefault="00194B74" w:rsidP="00AD69A3">
      <w:pPr>
        <w:spacing w:line="360" w:lineRule="auto"/>
        <w:jc w:val="both"/>
        <w:rPr>
          <w:rFonts w:ascii="Arial" w:hAnsi="Arial" w:cs="Arial"/>
        </w:rPr>
      </w:pPr>
    </w:p>
    <w:p w14:paraId="236A643F" w14:textId="14B9AB37" w:rsidR="00AD69A3" w:rsidRDefault="00AD69A3" w:rsidP="00AD69A3">
      <w:pPr>
        <w:spacing w:line="360" w:lineRule="auto"/>
        <w:jc w:val="both"/>
        <w:rPr>
          <w:rFonts w:ascii="Arial" w:hAnsi="Arial" w:cs="Arial"/>
        </w:rPr>
      </w:pPr>
    </w:p>
    <w:p w14:paraId="43949B81" w14:textId="1AC36C88" w:rsidR="00AD69A3" w:rsidRDefault="00AA5092" w:rsidP="00AD69A3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val="en-US"/>
        </w:rPr>
        <w:drawing>
          <wp:inline distT="0" distB="0" distL="0" distR="0" wp14:anchorId="7B6F2B35" wp14:editId="06C04FD6">
            <wp:extent cx="6553200" cy="5478145"/>
            <wp:effectExtent l="0" t="0" r="0" b="8255"/>
            <wp:docPr id="26" name="Picture 26" descr="Macintosh HD:Users:jmfermont:Documents:Academic:University of Cambridge:PhD_Chapter 2 - Meta-analysis:Thorax:Revision:Submit:Revision2:Figure S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jmfermont:Documents:Academic:University of Cambridge:PhD_Chapter 2 - Meta-analysis:Thorax:Revision:Submit:Revision2:Figure S3.pd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3200" cy="5478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6AF1B3" w14:textId="77777777" w:rsidR="00194B74" w:rsidRPr="00090B4E" w:rsidRDefault="00194B74" w:rsidP="00194B74">
      <w:pPr>
        <w:spacing w:line="360" w:lineRule="auto"/>
        <w:jc w:val="both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3</w:t>
      </w:r>
      <w:r w:rsidRPr="00090B4E">
        <w:rPr>
          <w:rFonts w:ascii="Arial" w:hAnsi="Arial" w:cs="Arial"/>
        </w:rPr>
        <w:t xml:space="preserve"> Standardised mean differences with 95% confidence intervals for the risk of hospitalisation, by biomarker. </w:t>
      </w:r>
      <w:proofErr w:type="gramStart"/>
      <w:r w:rsidRPr="00090B4E">
        <w:rPr>
          <w:rFonts w:ascii="Arial" w:hAnsi="Arial" w:cs="Arial"/>
        </w:rPr>
        <w:t>Bars, 95% confidence intervals.</w:t>
      </w:r>
      <w:proofErr w:type="gramEnd"/>
    </w:p>
    <w:p w14:paraId="3A0609DC" w14:textId="77777777" w:rsidR="00194B74" w:rsidRDefault="00194B74" w:rsidP="00AD69A3">
      <w:pPr>
        <w:spacing w:line="360" w:lineRule="auto"/>
        <w:jc w:val="both"/>
        <w:rPr>
          <w:rFonts w:ascii="Arial" w:hAnsi="Arial" w:cs="Arial"/>
        </w:rPr>
        <w:sectPr w:rsidR="00194B74" w:rsidSect="00E05D9A">
          <w:pgSz w:w="16840" w:h="1190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371E7CCE" w14:textId="77777777" w:rsidR="00AD69A3" w:rsidRDefault="00AD69A3" w:rsidP="00AD69A3">
      <w:pPr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7D66E84B" wp14:editId="6FEA86DF">
            <wp:extent cx="1740665" cy="1349375"/>
            <wp:effectExtent l="0" t="0" r="1206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funnel_wbc.pdf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51"/>
                    <a:stretch/>
                  </pic:blipFill>
                  <pic:spPr bwMode="auto">
                    <a:xfrm>
                      <a:off x="0" y="0"/>
                      <a:ext cx="1741471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1344FC25" wp14:editId="5889D6E8">
            <wp:extent cx="1729648" cy="134937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funnel_tnf.pd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64"/>
                    <a:stretch/>
                  </pic:blipFill>
                  <pic:spPr bwMode="auto">
                    <a:xfrm>
                      <a:off x="0" y="0"/>
                      <a:ext cx="1730449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3B06565A" wp14:editId="7D2B8CE3">
            <wp:extent cx="1740665" cy="1349375"/>
            <wp:effectExtent l="0" t="0" r="1206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funnel_6mwd.pd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51"/>
                    <a:stretch/>
                  </pic:blipFill>
                  <pic:spPr bwMode="auto">
                    <a:xfrm>
                      <a:off x="0" y="0"/>
                      <a:ext cx="1741471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A6B59E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</w:rPr>
        <w:t>(a) WBC</w:t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  <w:t>(b) TNF-alpha</w:t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  <w:t>(c) 6MWD</w:t>
      </w:r>
    </w:p>
    <w:p w14:paraId="41922C84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0AC8EAA3" wp14:editId="58DE2097">
            <wp:extent cx="1729648" cy="1349375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funnel_resthr.pdf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64"/>
                    <a:stretch/>
                  </pic:blipFill>
                  <pic:spPr bwMode="auto">
                    <a:xfrm>
                      <a:off x="0" y="0"/>
                      <a:ext cx="1730449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5C953598" wp14:editId="6335E1E8">
            <wp:extent cx="1729648" cy="134937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funnerl_il6.pdf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64"/>
                    <a:stretch/>
                  </pic:blipFill>
                  <pic:spPr bwMode="auto">
                    <a:xfrm>
                      <a:off x="0" y="0"/>
                      <a:ext cx="1730449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25286B62" wp14:editId="1AAC49DF">
            <wp:extent cx="1735157" cy="1349375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funnel_fib.pdf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557"/>
                    <a:stretch/>
                  </pic:blipFill>
                  <pic:spPr bwMode="auto">
                    <a:xfrm>
                      <a:off x="0" y="0"/>
                      <a:ext cx="1735961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C28DAF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</w:rPr>
        <w:t xml:space="preserve">(d) </w:t>
      </w:r>
      <w:proofErr w:type="gramStart"/>
      <w:r w:rsidRPr="00090B4E">
        <w:rPr>
          <w:rFonts w:ascii="Arial" w:hAnsi="Arial" w:cs="Arial"/>
        </w:rPr>
        <w:t>resting</w:t>
      </w:r>
      <w:proofErr w:type="gramEnd"/>
      <w:r w:rsidRPr="00090B4E">
        <w:rPr>
          <w:rFonts w:ascii="Arial" w:hAnsi="Arial" w:cs="Arial"/>
        </w:rPr>
        <w:t xml:space="preserve"> heart rate</w:t>
      </w:r>
      <w:r w:rsidRPr="00090B4E">
        <w:rPr>
          <w:rFonts w:ascii="Arial" w:hAnsi="Arial" w:cs="Arial"/>
        </w:rPr>
        <w:tab/>
        <w:t>(e) IL-6</w:t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  <w:t>(f) fibrinogen</w:t>
      </w:r>
    </w:p>
    <w:p w14:paraId="05C2423A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5E9ABD7C" wp14:editId="71643734">
            <wp:extent cx="1724140" cy="1349375"/>
            <wp:effectExtent l="0" t="0" r="317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funnel_crp.pdf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r="4170"/>
                    <a:stretch/>
                  </pic:blipFill>
                  <pic:spPr bwMode="auto">
                    <a:xfrm>
                      <a:off x="0" y="0"/>
                      <a:ext cx="1724939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7361C6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</w:rPr>
        <w:t>(g) CRP</w:t>
      </w:r>
    </w:p>
    <w:p w14:paraId="4D7A8CF8" w14:textId="215B0A66" w:rsidR="00AD69A3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4</w:t>
      </w:r>
      <w:r w:rsidR="00A31119">
        <w:rPr>
          <w:rFonts w:ascii="Arial" w:hAnsi="Arial" w:cs="Arial"/>
        </w:rPr>
        <w:t xml:space="preserve"> Funnel plots for mortality</w:t>
      </w:r>
    </w:p>
    <w:p w14:paraId="717EEE17" w14:textId="77777777" w:rsidR="00AD69A3" w:rsidRDefault="00AD69A3" w:rsidP="00AD69A3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  <w:lang w:val="en-US"/>
        </w:rPr>
        <w:drawing>
          <wp:inline distT="0" distB="0" distL="0" distR="0" wp14:anchorId="2CA6BB14" wp14:editId="1363CB68">
            <wp:extent cx="1701800" cy="1349375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gallbr_wbc.pdf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412"/>
                    <a:stretch/>
                  </pic:blipFill>
                  <pic:spPr bwMode="auto">
                    <a:xfrm>
                      <a:off x="0" y="0"/>
                      <a:ext cx="1702588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  <w:lang w:val="en-US"/>
        </w:rPr>
        <w:drawing>
          <wp:inline distT="0" distB="0" distL="0" distR="0" wp14:anchorId="767EFFC9" wp14:editId="0127CC44">
            <wp:extent cx="1695450" cy="1349375"/>
            <wp:effectExtent l="0" t="0" r="635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gallbr_tnf.pdf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765"/>
                    <a:stretch/>
                  </pic:blipFill>
                  <pic:spPr bwMode="auto">
                    <a:xfrm>
                      <a:off x="0" y="0"/>
                      <a:ext cx="1696235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  <w:lang w:val="en-US"/>
        </w:rPr>
        <w:drawing>
          <wp:inline distT="0" distB="0" distL="0" distR="0" wp14:anchorId="6ED4051F" wp14:editId="56D56DD9">
            <wp:extent cx="1714500" cy="1349375"/>
            <wp:effectExtent l="0" t="0" r="1270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gallbr_6mwd.pdf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706"/>
                    <a:stretch/>
                  </pic:blipFill>
                  <pic:spPr bwMode="auto">
                    <a:xfrm>
                      <a:off x="0" y="0"/>
                      <a:ext cx="1715294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80ED0E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</w:rPr>
        <w:t>(a) WBC</w:t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  <w:t>(b) TNF-alpha</w:t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  <w:t>(c) 6MWD</w:t>
      </w:r>
    </w:p>
    <w:p w14:paraId="4612FFF0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54E3FF50" wp14:editId="49C685F7">
            <wp:extent cx="1708150" cy="1349375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gallbr_resthr.pdf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058"/>
                    <a:stretch/>
                  </pic:blipFill>
                  <pic:spPr bwMode="auto">
                    <a:xfrm>
                      <a:off x="0" y="0"/>
                      <a:ext cx="1708941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600E2FC4" wp14:editId="1B4B66A5">
            <wp:extent cx="1720850" cy="1349375"/>
            <wp:effectExtent l="0" t="0" r="635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gallbr_il6.pdf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" r="4352"/>
                    <a:stretch/>
                  </pic:blipFill>
                  <pic:spPr bwMode="auto">
                    <a:xfrm>
                      <a:off x="0" y="0"/>
                      <a:ext cx="1721647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36AD85C2" wp14:editId="39F137B2">
            <wp:extent cx="1714500" cy="1349375"/>
            <wp:effectExtent l="0" t="0" r="1270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gallbr_fib.pdf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706"/>
                    <a:stretch/>
                  </pic:blipFill>
                  <pic:spPr bwMode="auto">
                    <a:xfrm>
                      <a:off x="0" y="0"/>
                      <a:ext cx="1715294" cy="135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F16976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</w:rPr>
        <w:t xml:space="preserve">(d) </w:t>
      </w:r>
      <w:proofErr w:type="gramStart"/>
      <w:r w:rsidRPr="00090B4E">
        <w:rPr>
          <w:rFonts w:ascii="Arial" w:hAnsi="Arial" w:cs="Arial"/>
        </w:rPr>
        <w:t>resting</w:t>
      </w:r>
      <w:proofErr w:type="gramEnd"/>
      <w:r w:rsidRPr="00090B4E">
        <w:rPr>
          <w:rFonts w:ascii="Arial" w:hAnsi="Arial" w:cs="Arial"/>
        </w:rPr>
        <w:t xml:space="preserve"> heart rate</w:t>
      </w:r>
      <w:r w:rsidRPr="00090B4E">
        <w:rPr>
          <w:rFonts w:ascii="Arial" w:hAnsi="Arial" w:cs="Arial"/>
        </w:rPr>
        <w:tab/>
        <w:t>(e) IL-6</w:t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</w:r>
      <w:r w:rsidRPr="00090B4E">
        <w:rPr>
          <w:rFonts w:ascii="Arial" w:hAnsi="Arial" w:cs="Arial"/>
        </w:rPr>
        <w:tab/>
        <w:t>(f) fibrinogen</w:t>
      </w:r>
    </w:p>
    <w:p w14:paraId="0567B474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75F287CB" wp14:editId="745078AB">
            <wp:extent cx="1800000" cy="1350000"/>
            <wp:effectExtent l="0" t="0" r="381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plot_gallbr_crp.pdf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135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827EC9" w14:textId="77777777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090B4E">
        <w:rPr>
          <w:rFonts w:ascii="Arial" w:hAnsi="Arial" w:cs="Arial"/>
        </w:rPr>
        <w:t>(g) CRP</w:t>
      </w:r>
    </w:p>
    <w:p w14:paraId="0746CB27" w14:textId="2160DB70" w:rsidR="00AD69A3" w:rsidRPr="00090B4E" w:rsidRDefault="00AD69A3" w:rsidP="00AD69A3">
      <w:pPr>
        <w:spacing w:line="360" w:lineRule="auto"/>
        <w:jc w:val="both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5</w:t>
      </w:r>
      <w:r w:rsidR="00A31119">
        <w:rPr>
          <w:rFonts w:ascii="Arial" w:hAnsi="Arial" w:cs="Arial"/>
        </w:rPr>
        <w:t xml:space="preserve"> Galbraith plots for mortality</w:t>
      </w:r>
    </w:p>
    <w:p w14:paraId="41EC3A76" w14:textId="2582F5FF" w:rsidR="00AD69A3" w:rsidRDefault="00C72463" w:rsidP="00AD69A3">
      <w:pPr>
        <w:tabs>
          <w:tab w:val="left" w:pos="4902"/>
        </w:tabs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34E65E58" wp14:editId="29570715">
            <wp:extent cx="6400800" cy="4977867"/>
            <wp:effectExtent l="0" t="0" r="0" b="635"/>
            <wp:docPr id="28" name="Picture 28" descr="Macintosh HD:Users:jmfermont:Documents:Academic:University of Cambridge:PhD_Chapter 2 - Meta-analysis:Thorax:Revision:Submit:Revision2:Figure S6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jmfermont:Documents:Academic:University of Cambridge:PhD_Chapter 2 - Meta-analysis:Thorax:Revision:Submit:Revision2:Figure S6.pdf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903" cy="49779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8B898D" w14:textId="77777777" w:rsidR="00AD69A3" w:rsidRPr="000E6044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6</w:t>
      </w:r>
      <w:r w:rsidRPr="00090B4E">
        <w:rPr>
          <w:rFonts w:ascii="Arial" w:hAnsi="Arial" w:cs="Arial"/>
        </w:rPr>
        <w:t xml:space="preserve"> Hazard ratios for mortality, sensitivity analysis. Lower quartile</w:t>
      </w:r>
      <w:r>
        <w:rPr>
          <w:rFonts w:ascii="Arial" w:hAnsi="Arial" w:cs="Arial"/>
        </w:rPr>
        <w:t xml:space="preserve"> QUADAS-2 scores removed.</w:t>
      </w:r>
    </w:p>
    <w:p w14:paraId="6A28A10A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0F614EAA" wp14:editId="486C2E87">
            <wp:extent cx="6172200" cy="4773980"/>
            <wp:effectExtent l="0" t="0" r="0" b="1270"/>
            <wp:docPr id="2" name="Picture 2" descr="Macintosh HD:Users:jmfermont:Documents:Academic:University of Cambridge:Chapter 1 - Systematic literature review and meta-analysis:Manuscript:S4 Fig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jmfermont:Documents:Academic:University of Cambridge:Chapter 1 - Systematic literature review and meta-analysis:Manuscript:S4 Fig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98" b="3529"/>
                    <a:stretch/>
                  </pic:blipFill>
                  <pic:spPr bwMode="auto">
                    <a:xfrm>
                      <a:off x="0" y="0"/>
                      <a:ext cx="6172821" cy="4774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A037F4" w14:textId="77777777" w:rsidR="001259DD" w:rsidRPr="001259DD" w:rsidRDefault="001259DD" w:rsidP="00AD69A3">
      <w:pPr>
        <w:tabs>
          <w:tab w:val="left" w:pos="4902"/>
        </w:tabs>
        <w:spacing w:line="360" w:lineRule="auto"/>
        <w:rPr>
          <w:rFonts w:ascii="Arial" w:hAnsi="Arial" w:cs="Arial"/>
          <w:b/>
          <w:sz w:val="20"/>
        </w:rPr>
      </w:pPr>
    </w:p>
    <w:p w14:paraId="0BAFEAB5" w14:textId="643B0878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7</w:t>
      </w:r>
      <w:r w:rsidRPr="00090B4E">
        <w:rPr>
          <w:rFonts w:ascii="Arial" w:hAnsi="Arial" w:cs="Arial"/>
        </w:rPr>
        <w:t xml:space="preserve"> Standardised mean differences for ex</w:t>
      </w:r>
      <w:r>
        <w:rPr>
          <w:rFonts w:ascii="Arial" w:hAnsi="Arial" w:cs="Arial"/>
        </w:rPr>
        <w:t>acerbation, sensitivity analysis. Lower quartile QUADAS-2 scores removed.</w:t>
      </w:r>
      <w:r w:rsidR="001259DD">
        <w:rPr>
          <w:rFonts w:ascii="Arial" w:hAnsi="Arial" w:cs="Arial"/>
        </w:rPr>
        <w:br w:type="column"/>
      </w: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41224980" wp14:editId="5B6A8A7E">
            <wp:extent cx="6315816" cy="4826000"/>
            <wp:effectExtent l="0" t="0" r="8890" b="0"/>
            <wp:docPr id="3" name="Picture 3" descr="Macintosh HD:Users:jmfermont:Documents:Academic:University of Cambridge:Chapter 1 - Systematic literature review and meta-analysis:Manuscript:S5 Fig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jmfermont:Documents:Academic:University of Cambridge:Chapter 1 - Systematic literature review and meta-analysis:Manuscript:S5 Fig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20" b="4330"/>
                    <a:stretch/>
                  </pic:blipFill>
                  <pic:spPr bwMode="auto">
                    <a:xfrm>
                      <a:off x="0" y="0"/>
                      <a:ext cx="6316345" cy="48264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C0C05B" w14:textId="77777777" w:rsidR="001259DD" w:rsidRPr="001259DD" w:rsidRDefault="001259DD" w:rsidP="00AD69A3">
      <w:pPr>
        <w:tabs>
          <w:tab w:val="left" w:pos="4902"/>
        </w:tabs>
        <w:spacing w:line="360" w:lineRule="auto"/>
        <w:rPr>
          <w:rFonts w:ascii="Arial" w:hAnsi="Arial" w:cs="Arial"/>
          <w:b/>
          <w:sz w:val="16"/>
        </w:rPr>
      </w:pPr>
    </w:p>
    <w:p w14:paraId="02C34100" w14:textId="4148A522" w:rsidR="00AD69A3" w:rsidRPr="007B1508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8</w:t>
      </w:r>
      <w:r w:rsidRPr="00090B4E">
        <w:rPr>
          <w:rFonts w:ascii="Arial" w:hAnsi="Arial" w:cs="Arial"/>
        </w:rPr>
        <w:t xml:space="preserve"> Standardised mean differences for h</w:t>
      </w:r>
      <w:r>
        <w:rPr>
          <w:rFonts w:ascii="Arial" w:hAnsi="Arial" w:cs="Arial"/>
        </w:rPr>
        <w:t>ospitalisation, sensitivity analysis. Lower quartile QUADAS-2 scores removed.</w:t>
      </w:r>
    </w:p>
    <w:p w14:paraId="458F5DC3" w14:textId="188D3B6B" w:rsidR="001259DD" w:rsidRDefault="00A24DDD" w:rsidP="00AD69A3">
      <w:pPr>
        <w:tabs>
          <w:tab w:val="left" w:pos="4902"/>
        </w:tabs>
        <w:spacing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  <w:noProof/>
          <w:lang w:val="en-US"/>
        </w:rPr>
        <w:drawing>
          <wp:inline distT="0" distB="0" distL="0" distR="0" wp14:anchorId="29807E2E" wp14:editId="351C549F">
            <wp:extent cx="5381608" cy="4682407"/>
            <wp:effectExtent l="0" t="0" r="3810" b="0"/>
            <wp:docPr id="1" name="Picture 1" descr="Macintosh HD:Users:jmfermont:Documents:Academic:University of Cambridge:PhD_Chapter 2 - Meta-analysis:Thorax:Revision:Submit:Revision2:Figure S9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jmfermont:Documents:Academic:University of Cambridge:PhD_Chapter 2 - Meta-analysis:Thorax:Revision:Submit:Revision2:Figure S9.pdf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5451" cy="4685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39E83D" w14:textId="77777777" w:rsidR="007B1508" w:rsidRDefault="007B1508" w:rsidP="00AD69A3">
      <w:pPr>
        <w:tabs>
          <w:tab w:val="left" w:pos="4902"/>
        </w:tabs>
        <w:spacing w:line="360" w:lineRule="auto"/>
        <w:rPr>
          <w:rFonts w:ascii="Arial" w:hAnsi="Arial" w:cs="Arial"/>
          <w:b/>
        </w:rPr>
      </w:pPr>
    </w:p>
    <w:p w14:paraId="229EE9BD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9</w:t>
      </w:r>
      <w:r w:rsidRPr="00090B4E">
        <w:rPr>
          <w:rFonts w:ascii="Arial" w:hAnsi="Arial" w:cs="Arial"/>
        </w:rPr>
        <w:t xml:space="preserve"> Hazard ratios for mortality using fixed</w:t>
      </w:r>
      <w:r>
        <w:rPr>
          <w:rFonts w:ascii="Arial" w:hAnsi="Arial" w:cs="Arial"/>
        </w:rPr>
        <w:t>-effect modelling, sensitivity analysis.</w:t>
      </w:r>
    </w:p>
    <w:p w14:paraId="4579B972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  <w:lang w:val="en-US"/>
        </w:rPr>
        <w:drawing>
          <wp:inline distT="0" distB="0" distL="0" distR="0" wp14:anchorId="730F0E97" wp14:editId="14BF4BB4">
            <wp:extent cx="6057900" cy="4685768"/>
            <wp:effectExtent l="0" t="0" r="0" b="0"/>
            <wp:docPr id="4" name="Picture 4" descr="Macintosh HD:Users:jmfermont:Documents:Academic:University of Cambridge:Chapter 1 - Systematic literature review and meta-analysis:Manuscript:S7 Fig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jmfermont:Documents:Academic:University of Cambridge:Chapter 1 - Systematic literature review and meta-analysis:Manuscript:S7 Fig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37" b="3687"/>
                    <a:stretch/>
                  </pic:blipFill>
                  <pic:spPr bwMode="auto">
                    <a:xfrm>
                      <a:off x="0" y="0"/>
                      <a:ext cx="6058982" cy="4686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E72EAE" w14:textId="77777777" w:rsidR="007B1508" w:rsidRDefault="007B1508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</w:p>
    <w:p w14:paraId="69CC36AF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10</w:t>
      </w:r>
      <w:r w:rsidRPr="00090B4E">
        <w:rPr>
          <w:rFonts w:ascii="Arial" w:hAnsi="Arial" w:cs="Arial"/>
        </w:rPr>
        <w:t xml:space="preserve"> Standardised mean differences for </w:t>
      </w:r>
      <w:r>
        <w:rPr>
          <w:rFonts w:ascii="Arial" w:hAnsi="Arial" w:cs="Arial"/>
        </w:rPr>
        <w:t>exacerbation using fixed-effect modelling, sensitivity analysis.</w:t>
      </w:r>
    </w:p>
    <w:p w14:paraId="5A5AC378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  <w:lang w:val="en-US"/>
        </w:rPr>
        <w:drawing>
          <wp:inline distT="0" distB="0" distL="0" distR="0" wp14:anchorId="27C0C42E" wp14:editId="1BBB5C71">
            <wp:extent cx="6172200" cy="4732413"/>
            <wp:effectExtent l="0" t="0" r="0" b="0"/>
            <wp:docPr id="5" name="Picture 5" descr="Macintosh HD:Users:jmfermont:Documents:Academic:University of Cambridge:Chapter 1 - Systematic literature review and meta-analysis:Manuscript:S8 Fig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jmfermont:Documents:Academic:University of Cambridge:Chapter 1 - Systematic literature review and meta-analysis:Manuscript:S8 Fig.pdf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59" b="4176"/>
                    <a:stretch/>
                  </pic:blipFill>
                  <pic:spPr bwMode="auto">
                    <a:xfrm>
                      <a:off x="0" y="0"/>
                      <a:ext cx="6172739" cy="4732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C7F40A" w14:textId="77777777" w:rsidR="007B1508" w:rsidRDefault="007B1508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</w:p>
    <w:p w14:paraId="6709C203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  <w:sz w:val="20"/>
          <w:szCs w:val="20"/>
        </w:rPr>
      </w:pPr>
      <w:r w:rsidRPr="00DE69A9">
        <w:rPr>
          <w:rFonts w:ascii="Arial" w:hAnsi="Arial" w:cs="Arial"/>
          <w:b/>
        </w:rPr>
        <w:t>Figure S11</w:t>
      </w:r>
      <w:r w:rsidRPr="00090B4E">
        <w:rPr>
          <w:rFonts w:ascii="Arial" w:hAnsi="Arial" w:cs="Arial"/>
        </w:rPr>
        <w:t xml:space="preserve"> Standardised mean differences for h</w:t>
      </w:r>
      <w:r>
        <w:rPr>
          <w:rFonts w:ascii="Arial" w:hAnsi="Arial" w:cs="Arial"/>
        </w:rPr>
        <w:t>ospitalisation using fixed-effect modelling, sensitivity analysis.</w:t>
      </w:r>
    </w:p>
    <w:p w14:paraId="7C64CABF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  <w:lang w:val="en-US"/>
        </w:rPr>
        <w:drawing>
          <wp:inline distT="0" distB="0" distL="0" distR="0" wp14:anchorId="1FBE5D5C" wp14:editId="65104406">
            <wp:extent cx="1732500" cy="1260000"/>
            <wp:effectExtent l="0" t="0" r="0" b="1016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9aFig.pdf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2500" cy="12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  <w:lang w:val="en-US"/>
        </w:rPr>
        <w:drawing>
          <wp:inline distT="0" distB="0" distL="0" distR="0" wp14:anchorId="3C0E7D76" wp14:editId="12EFE532">
            <wp:extent cx="1732280" cy="1259840"/>
            <wp:effectExtent l="0" t="0" r="0" b="1016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9dFig.pdf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2280" cy="1259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  <w:lang w:val="en-US"/>
        </w:rPr>
        <w:drawing>
          <wp:inline distT="0" distB="0" distL="0" distR="0" wp14:anchorId="18387407" wp14:editId="48C7E13F">
            <wp:extent cx="1782000" cy="12960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9eFig.pdf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82000" cy="129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3038A" w14:textId="77777777" w:rsidR="00AD69A3" w:rsidRPr="00090B4E" w:rsidRDefault="00AD69A3" w:rsidP="00AD69A3">
      <w:pPr>
        <w:tabs>
          <w:tab w:val="left" w:pos="2835"/>
          <w:tab w:val="left" w:pos="5529"/>
        </w:tabs>
        <w:spacing w:line="360" w:lineRule="auto"/>
        <w:rPr>
          <w:rFonts w:ascii="Arial" w:hAnsi="Arial" w:cs="Arial"/>
        </w:rPr>
      </w:pPr>
      <w:r w:rsidRPr="00090B4E">
        <w:rPr>
          <w:rFonts w:ascii="Arial" w:hAnsi="Arial" w:cs="Arial"/>
        </w:rPr>
        <w:t>(a) Follow up</w:t>
      </w:r>
      <w:r w:rsidRPr="00090B4E">
        <w:rPr>
          <w:rFonts w:ascii="Arial" w:hAnsi="Arial" w:cs="Arial"/>
        </w:rPr>
        <w:tab/>
        <w:t>(b) Year of publication</w:t>
      </w:r>
      <w:r w:rsidRPr="00090B4E">
        <w:rPr>
          <w:rFonts w:ascii="Arial" w:hAnsi="Arial" w:cs="Arial"/>
        </w:rPr>
        <w:tab/>
        <w:t>(c) Mean age cohort</w:t>
      </w:r>
    </w:p>
    <w:p w14:paraId="716B8C3D" w14:textId="77777777" w:rsidR="00AD69A3" w:rsidRPr="00090B4E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 w:rsidRPr="00DE69A9">
        <w:rPr>
          <w:rFonts w:ascii="Arial" w:hAnsi="Arial" w:cs="Arial"/>
          <w:b/>
        </w:rPr>
        <w:t>Figure S12</w:t>
      </w:r>
      <w:r w:rsidRPr="00090B4E">
        <w:rPr>
          <w:rFonts w:ascii="Arial" w:hAnsi="Arial" w:cs="Arial"/>
        </w:rPr>
        <w:t xml:space="preserve"> Meta-regression six-minute walk distance, hazard ratio mortality. “Bubble plot” with fitted meta-regression line.</w:t>
      </w:r>
    </w:p>
    <w:p w14:paraId="45EFE876" w14:textId="77777777" w:rsidR="00AD69A3" w:rsidRPr="00090B4E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</w:p>
    <w:p w14:paraId="1FB5CAB7" w14:textId="77777777" w:rsidR="00AD69A3" w:rsidRPr="00090B4E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</w:pP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37190A46" wp14:editId="56ABF7D8">
            <wp:extent cx="1732500" cy="1260000"/>
            <wp:effectExtent l="0" t="0" r="0" b="1016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10aFig.pdf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2500" cy="12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1E500033" wp14:editId="7E245920">
            <wp:extent cx="1732500" cy="1260000"/>
            <wp:effectExtent l="0" t="0" r="0" b="1016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10dFig.pdf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2500" cy="12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90B4E">
        <w:rPr>
          <w:rFonts w:ascii="Arial" w:hAnsi="Arial" w:cs="Arial"/>
          <w:noProof/>
          <w:lang w:val="en-US"/>
        </w:rPr>
        <w:drawing>
          <wp:inline distT="0" distB="0" distL="0" distR="0" wp14:anchorId="537C0E18" wp14:editId="59359718">
            <wp:extent cx="1732500" cy="1260000"/>
            <wp:effectExtent l="0" t="0" r="0" b="1016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10eFig.pdf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2500" cy="12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2E8BC6" w14:textId="77777777" w:rsidR="00AD69A3" w:rsidRPr="00090B4E" w:rsidRDefault="00AD69A3" w:rsidP="00AD69A3">
      <w:pPr>
        <w:tabs>
          <w:tab w:val="left" w:pos="2835"/>
          <w:tab w:val="left" w:pos="5529"/>
        </w:tabs>
        <w:spacing w:line="360" w:lineRule="auto"/>
        <w:rPr>
          <w:rFonts w:ascii="Arial" w:hAnsi="Arial" w:cs="Arial"/>
        </w:rPr>
      </w:pPr>
      <w:r w:rsidRPr="00090B4E">
        <w:rPr>
          <w:rFonts w:ascii="Arial" w:hAnsi="Arial" w:cs="Arial"/>
        </w:rPr>
        <w:t>(a) Follow up</w:t>
      </w:r>
      <w:r w:rsidRPr="00090B4E">
        <w:rPr>
          <w:rFonts w:ascii="Arial" w:hAnsi="Arial" w:cs="Arial"/>
        </w:rPr>
        <w:tab/>
        <w:t>(b) Year of publication</w:t>
      </w:r>
      <w:r w:rsidRPr="00090B4E">
        <w:rPr>
          <w:rFonts w:ascii="Arial" w:hAnsi="Arial" w:cs="Arial"/>
        </w:rPr>
        <w:tab/>
        <w:t>(c) Mean age cohort</w:t>
      </w:r>
    </w:p>
    <w:p w14:paraId="40B4F4BC" w14:textId="77777777" w:rsidR="00AD69A3" w:rsidRDefault="00AD69A3" w:rsidP="00AD69A3">
      <w:pPr>
        <w:tabs>
          <w:tab w:val="left" w:pos="4902"/>
        </w:tabs>
        <w:spacing w:line="360" w:lineRule="auto"/>
        <w:rPr>
          <w:rFonts w:ascii="Arial" w:hAnsi="Arial" w:cs="Arial"/>
        </w:rPr>
        <w:sectPr w:rsidR="00AD69A3" w:rsidSect="00AD69A3">
          <w:pgSz w:w="16817" w:h="11901" w:orient="landscape"/>
          <w:pgMar w:top="1797" w:right="1440" w:bottom="1797" w:left="1440" w:header="709" w:footer="709" w:gutter="0"/>
          <w:cols w:space="708"/>
          <w:docGrid w:linePitch="360"/>
        </w:sectPr>
      </w:pPr>
      <w:r w:rsidRPr="00DE69A9">
        <w:rPr>
          <w:rFonts w:ascii="Arial" w:hAnsi="Arial" w:cs="Arial"/>
          <w:b/>
        </w:rPr>
        <w:t>Figure S13</w:t>
      </w:r>
      <w:r w:rsidRPr="00090B4E">
        <w:rPr>
          <w:rFonts w:ascii="Arial" w:hAnsi="Arial" w:cs="Arial"/>
        </w:rPr>
        <w:t xml:space="preserve"> Meta-regression C-reactive protein, hazard ratio mortality. “Bubble plot” with fitted meta-regression line.</w:t>
      </w:r>
    </w:p>
    <w:p w14:paraId="31B74D70" w14:textId="5B266AE3" w:rsidR="00AD69A3" w:rsidRPr="00891768" w:rsidRDefault="00AD69A3" w:rsidP="00866747">
      <w:pPr>
        <w:pStyle w:val="EndNoteBibliography"/>
        <w:rPr>
          <w:rFonts w:ascii="Arial" w:hAnsi="Arial" w:cs="Arial"/>
          <w:b/>
        </w:rPr>
      </w:pPr>
      <w:r w:rsidRPr="00891768">
        <w:rPr>
          <w:rFonts w:ascii="Arial" w:hAnsi="Arial" w:cs="Arial"/>
          <w:b/>
          <w:caps/>
          <w:sz w:val="28"/>
          <w:szCs w:val="28"/>
        </w:rPr>
        <w:t>References</w:t>
      </w:r>
    </w:p>
    <w:p w14:paraId="602292D5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D69A3">
        <w:rPr>
          <w:noProof/>
        </w:rPr>
        <w:t xml:space="preserve">1. Agusti A, Edwards LD, Rennard SI, et al. Persistent systemic inflammation is associated with poor clinical outcomes in COPD: a novel phenotype. </w:t>
      </w:r>
      <w:r w:rsidRPr="00AD69A3">
        <w:rPr>
          <w:i/>
          <w:noProof/>
        </w:rPr>
        <w:t>PLoS ONE [Electronic Resource]</w:t>
      </w:r>
      <w:r w:rsidRPr="00AD69A3">
        <w:rPr>
          <w:noProof/>
        </w:rPr>
        <w:t xml:space="preserve"> 2012;7(5):e37483. doi: </w:t>
      </w:r>
      <w:hyperlink r:id="rId37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1/journal.pone.0037483</w:t>
        </w:r>
      </w:hyperlink>
    </w:p>
    <w:p w14:paraId="2967EAB8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. Agusti A, Edwards LD, Celli B, et al. Characteristics, stability and outcomes of the 2011 GOLD COPD groups in the ECLIPSE cohort. </w:t>
      </w:r>
      <w:r w:rsidRPr="00AD69A3">
        <w:rPr>
          <w:i/>
          <w:noProof/>
        </w:rPr>
        <w:t>Eur Respir J</w:t>
      </w:r>
      <w:r w:rsidRPr="00AD69A3">
        <w:rPr>
          <w:noProof/>
        </w:rPr>
        <w:t xml:space="preserve"> 2013;42(3):636-46. doi: </w:t>
      </w:r>
      <w:hyperlink r:id="rId38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3/09031936.00195212</w:t>
        </w:r>
      </w:hyperlink>
    </w:p>
    <w:p w14:paraId="12A4598E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. Antonelli-Incalzi R, Corsonello A, Pedone C, et al. Drawing impairment predicts mortality in severe COPD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6;130(6):1687-94. doi: 10.1378/chest.130.6.1687</w:t>
      </w:r>
    </w:p>
    <w:p w14:paraId="460C65B7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. Bafadhel M, McKenna S, Terry S, et al. Acute exacerbations of chronic obstructive pulmonary disease: identification of biologic clusters and their biomarkers. </w:t>
      </w:r>
      <w:r w:rsidRPr="00AD69A3">
        <w:rPr>
          <w:i/>
          <w:noProof/>
        </w:rPr>
        <w:t>Am J Respir Crit Care Med</w:t>
      </w:r>
      <w:r w:rsidRPr="00AD69A3">
        <w:rPr>
          <w:noProof/>
        </w:rPr>
        <w:t xml:space="preserve"> 2011;184(6):662-71. doi: </w:t>
      </w:r>
      <w:hyperlink r:id="rId39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64/rccm.201104-0597OC</w:t>
        </w:r>
      </w:hyperlink>
    </w:p>
    <w:p w14:paraId="64A7021B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. Blumenthal JA, Smith PJ, Durheim M, et al. Biobehavioral Prognostic Factors in Chronic Obstructive Pulmonary Disease: Results From the INSPIRE-II Trial. </w:t>
      </w:r>
      <w:r w:rsidRPr="00AD69A3">
        <w:rPr>
          <w:i/>
          <w:noProof/>
        </w:rPr>
        <w:t>Psychosomatic Medicine</w:t>
      </w:r>
      <w:r w:rsidRPr="00AD69A3">
        <w:rPr>
          <w:noProof/>
        </w:rPr>
        <w:t xml:space="preserve"> 2016;78(2):153-62. doi: </w:t>
      </w:r>
      <w:hyperlink r:id="rId40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97/PSY.0000000000000260</w:t>
        </w:r>
      </w:hyperlink>
    </w:p>
    <w:p w14:paraId="7608C3D6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6. Bu XN, Yang T, Thompson MA, et al. Changes in the BODE index, exacerbation duration and hospitalisation in a cohort of COPD patients. </w:t>
      </w:r>
      <w:r w:rsidRPr="00AD69A3">
        <w:rPr>
          <w:i/>
          <w:noProof/>
        </w:rPr>
        <w:t>Singapore Med J</w:t>
      </w:r>
      <w:r w:rsidRPr="00AD69A3">
        <w:rPr>
          <w:noProof/>
        </w:rPr>
        <w:t xml:space="preserve"> 2011;52(12):894-900.</w:t>
      </w:r>
    </w:p>
    <w:p w14:paraId="494DD683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7. Budweiser S, Hitzl AP, Joerres RA, et al. Health-related quality of life and long-term prognosis in chronic hypercapnic respiratory failure: a prospective survival analysis. </w:t>
      </w:r>
      <w:r w:rsidRPr="00AD69A3">
        <w:rPr>
          <w:i/>
          <w:noProof/>
        </w:rPr>
        <w:t>Respiratory Research</w:t>
      </w:r>
      <w:r w:rsidRPr="00AD69A3">
        <w:rPr>
          <w:noProof/>
        </w:rPr>
        <w:t xml:space="preserve"> 2007;8 doi: 10.1186/1465-9921-8-92</w:t>
      </w:r>
    </w:p>
    <w:p w14:paraId="4A2B3D7A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8. Cano NJM, Pichard C, Roth H, et al. C-reactive protein and body mass index predict outcome in end-stage respiratory failure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4;126(2):540-46. doi: </w:t>
      </w:r>
      <w:hyperlink r:id="rId41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8/chest.126.2.540</w:t>
        </w:r>
      </w:hyperlink>
    </w:p>
    <w:p w14:paraId="77E23BA5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9. Casanova C, Cote C, Marin JM, et al. Distance and oxygen desaturation during the 6-min walk test as predictors of long-term mortality in patients with COPD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8;134(4):746-52. doi: 10.1378/chest.08-0520</w:t>
      </w:r>
    </w:p>
    <w:p w14:paraId="3D173056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0. Celli BR, Locantore N, Yates J, et al. Inflammatory biomarkers improve clinical prediction of mortality in chronic obstructive pulmonary disease. </w:t>
      </w:r>
      <w:r w:rsidRPr="00AD69A3">
        <w:rPr>
          <w:i/>
          <w:noProof/>
        </w:rPr>
        <w:t>Am J Respir Crit Care Med</w:t>
      </w:r>
      <w:r w:rsidRPr="00AD69A3">
        <w:rPr>
          <w:noProof/>
        </w:rPr>
        <w:t xml:space="preserve"> 2012;185(10):1065-72. doi: </w:t>
      </w:r>
      <w:hyperlink r:id="rId42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64/rccm.201110-1792OC</w:t>
        </w:r>
      </w:hyperlink>
    </w:p>
    <w:p w14:paraId="3DA635C6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1. Cote CG, Dordelly LJ, Celli BR. Impact of COPD exacerbations on patient-centered outcomes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7;131(3):696-704. doi: 10.1378/chest.06-1610</w:t>
      </w:r>
    </w:p>
    <w:p w14:paraId="2C69C14D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2. Cote CG, Pinto-Plata V, Kasprzyk K, et al. The 6-min walk distance, peak oxygen uptake, and mortality in COPD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7;132(6):1778-85.</w:t>
      </w:r>
    </w:p>
    <w:p w14:paraId="70296EAD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3. Cote CG, Casanova C, Marin JM, et al. Validation and comparison of reference equations for the 6-min walk distance test. </w:t>
      </w:r>
      <w:r w:rsidRPr="00AD69A3">
        <w:rPr>
          <w:i/>
          <w:noProof/>
        </w:rPr>
        <w:t>Eur Respir J</w:t>
      </w:r>
      <w:r w:rsidRPr="00AD69A3">
        <w:rPr>
          <w:noProof/>
        </w:rPr>
        <w:t xml:space="preserve"> 2008;31(3):571-78. doi: </w:t>
      </w:r>
      <w:hyperlink r:id="rId43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3/09031936.00104507</w:t>
        </w:r>
      </w:hyperlink>
    </w:p>
    <w:p w14:paraId="0087DC89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4. Cote CG, Pinto-Plata VM, Marin JM, et al. The modified BODE index: validation with mortality in COPD. </w:t>
      </w:r>
      <w:r w:rsidRPr="00AD69A3">
        <w:rPr>
          <w:i/>
          <w:noProof/>
        </w:rPr>
        <w:t>Eur Respir J</w:t>
      </w:r>
      <w:r w:rsidRPr="00AD69A3">
        <w:rPr>
          <w:noProof/>
        </w:rPr>
        <w:t xml:space="preserve"> 2008;32(5):1269-74. doi: </w:t>
      </w:r>
      <w:hyperlink r:id="rId44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3/09031936.00138507</w:t>
        </w:r>
      </w:hyperlink>
    </w:p>
    <w:p w14:paraId="772426A5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5. Dahl M, Tybjaerg-Hansen A, Vestbo J, et al. Elevated plasma fibrinogen associated with reduced pulmonary function and increased risk of chronic obstructive pulmonary disease. </w:t>
      </w:r>
      <w:r w:rsidRPr="00AD69A3">
        <w:rPr>
          <w:i/>
          <w:noProof/>
        </w:rPr>
        <w:t>Am J Respir Crit Care Med</w:t>
      </w:r>
      <w:r w:rsidRPr="00AD69A3">
        <w:rPr>
          <w:noProof/>
        </w:rPr>
        <w:t xml:space="preserve"> 2001;164(6):1008-11.</w:t>
      </w:r>
    </w:p>
    <w:p w14:paraId="40EB6E98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6. Dahl M, Vestbo J, Lange P, et al. C-reactive protein as a predictor of prognosis in chronic obstructive pulmonary disease. </w:t>
      </w:r>
      <w:r w:rsidRPr="00AD69A3">
        <w:rPr>
          <w:i/>
          <w:noProof/>
        </w:rPr>
        <w:t>American Journal of Respiratory and Critical Care Medicine</w:t>
      </w:r>
      <w:r w:rsidRPr="00AD69A3">
        <w:rPr>
          <w:noProof/>
        </w:rPr>
        <w:t xml:space="preserve"> 2007;175(3):250-55. doi: </w:t>
      </w:r>
      <w:hyperlink r:id="rId45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64/rccm.200605-713OC</w:t>
        </w:r>
      </w:hyperlink>
    </w:p>
    <w:p w14:paraId="22FE9CC1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7. Dahl M, Vestbo J, Zacho J, et al. C reactive protein and chronic obstructive pulmonary disease: A Mendelian randomisation approach. </w:t>
      </w:r>
      <w:r w:rsidRPr="00AD69A3">
        <w:rPr>
          <w:i/>
          <w:noProof/>
        </w:rPr>
        <w:t>Thorax</w:t>
      </w:r>
      <w:r w:rsidRPr="00AD69A3">
        <w:rPr>
          <w:noProof/>
        </w:rPr>
        <w:t xml:space="preserve"> 2011;66(3):197-204. doi: </w:t>
      </w:r>
      <w:hyperlink r:id="rId46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36/thx.2009.131193</w:t>
        </w:r>
      </w:hyperlink>
    </w:p>
    <w:p w14:paraId="1CD0624B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8. Dajczman E, Wardini R, Kasymjanova G, et al. Six minute walk distance is a predictor of survival in patients with chronic obstructive pulmonary disease undergoing pulmonary rehabilitation. </w:t>
      </w:r>
      <w:r w:rsidRPr="00AD69A3">
        <w:rPr>
          <w:i/>
          <w:noProof/>
        </w:rPr>
        <w:t>Can Respir J</w:t>
      </w:r>
      <w:r w:rsidRPr="00AD69A3">
        <w:rPr>
          <w:noProof/>
        </w:rPr>
        <w:t xml:space="preserve"> 2015;22(4):225-9.</w:t>
      </w:r>
    </w:p>
    <w:p w14:paraId="0157AA59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19. de Torres JP, Pinto-Plata V, Casanova C, et al. C-reactive protein levels and survival in patients with moderate to very severe COPD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8;133(6):1336-43. doi: </w:t>
      </w:r>
      <w:hyperlink r:id="rId47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8/chest.07-2433</w:t>
        </w:r>
      </w:hyperlink>
    </w:p>
    <w:p w14:paraId="1B2EB64E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0. Deng ZC, Zhao P, Cao C, et al. C-reactive protein as a prognostic marker in chronic obstructive pulmonary disease. </w:t>
      </w:r>
      <w:r w:rsidRPr="00AD69A3">
        <w:rPr>
          <w:i/>
          <w:noProof/>
        </w:rPr>
        <w:t>Experimental and Therapeutic Medicine</w:t>
      </w:r>
      <w:r w:rsidRPr="00AD69A3">
        <w:rPr>
          <w:noProof/>
        </w:rPr>
        <w:t xml:space="preserve"> 2014;7(2):443-46. doi: </w:t>
      </w:r>
      <w:hyperlink r:id="rId48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3892/etm.2013.1441</w:t>
        </w:r>
      </w:hyperlink>
    </w:p>
    <w:p w14:paraId="6A149AFD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1. Donaldson GC, Seemungal TAR, Patel IS, et al. Airway and systemic inflammation and decline in lung function in patients with COPD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5;128(4):1995-2004.</w:t>
      </w:r>
    </w:p>
    <w:p w14:paraId="338ABA49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2. Dreyse J, Diaz O, Repetto PB, et al. Do frequent moderate exacerbations contribute to progression of chronic obstructive pulmonary disease in patients who are ex-smokers? </w:t>
      </w:r>
      <w:r w:rsidRPr="00AD69A3">
        <w:rPr>
          <w:i/>
          <w:noProof/>
        </w:rPr>
        <w:t>International Journal of COPD</w:t>
      </w:r>
      <w:r w:rsidRPr="00AD69A3">
        <w:rPr>
          <w:noProof/>
        </w:rPr>
        <w:t xml:space="preserve"> 2015;10:525-33. doi: </w:t>
      </w:r>
      <w:hyperlink r:id="rId49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2147/COPD.S76475</w:t>
        </w:r>
      </w:hyperlink>
    </w:p>
    <w:p w14:paraId="6C19408F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3. Durheim MT, Smith PJ, Babyak MA, et al. Six-minute-walk distance and accelerometry predict outcomes in chronic obstructive pulmonary disease independent of Global Initiative for Chronic Obstructive Lung Disease 2011 Group. </w:t>
      </w:r>
      <w:r w:rsidRPr="00AD69A3">
        <w:rPr>
          <w:i/>
          <w:noProof/>
        </w:rPr>
        <w:t>Ann Am Thorac Soc</w:t>
      </w:r>
      <w:r w:rsidRPr="00AD69A3">
        <w:rPr>
          <w:noProof/>
        </w:rPr>
        <w:t xml:space="preserve"> 2015;12(3):349-56. doi: </w:t>
      </w:r>
      <w:hyperlink r:id="rId50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513/AnnalsATS.201408-365OC</w:t>
        </w:r>
      </w:hyperlink>
    </w:p>
    <w:p w14:paraId="1FCE9713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4. Faganello MM, Tanni SE, Sanchez FF, et al. BODE index and GOLD staging as predictors of 1-year exacerbation risk in chronic obstructive pulmonary disease. </w:t>
      </w:r>
      <w:r w:rsidRPr="00AD69A3">
        <w:rPr>
          <w:i/>
          <w:noProof/>
        </w:rPr>
        <w:t>Am J Med Sci</w:t>
      </w:r>
      <w:r w:rsidRPr="00AD69A3">
        <w:rPr>
          <w:noProof/>
        </w:rPr>
        <w:t xml:space="preserve"> 2010;339(1):10-4. doi: </w:t>
      </w:r>
      <w:hyperlink r:id="rId51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97/MAJ.0b013e3181bb8111</w:t>
        </w:r>
      </w:hyperlink>
    </w:p>
    <w:p w14:paraId="538687BF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5. Ferrari R, Tanni SE, Caram LM, et al. Predictors of health status do not change over three-year periods and exacerbation makes difference in chronic obstructive pulmonary disease. </w:t>
      </w:r>
      <w:r w:rsidRPr="00AD69A3">
        <w:rPr>
          <w:i/>
          <w:noProof/>
        </w:rPr>
        <w:t>Health Qual Life Outcomes</w:t>
      </w:r>
      <w:r w:rsidRPr="00AD69A3">
        <w:rPr>
          <w:noProof/>
        </w:rPr>
        <w:t xml:space="preserve"> 2011;9:112. doi: </w:t>
      </w:r>
      <w:hyperlink r:id="rId52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6/1477-7525-9-112</w:t>
        </w:r>
      </w:hyperlink>
    </w:p>
    <w:p w14:paraId="6B128E0A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6. Ferrari R, Tanni SE, Caram LM, et al. Three-year follow-up of Interleukin 6 and C-reactive protein in chronic obstructive pulmonary disease. </w:t>
      </w:r>
      <w:r w:rsidRPr="00AD69A3">
        <w:rPr>
          <w:i/>
          <w:noProof/>
        </w:rPr>
        <w:t>Respiratory Research</w:t>
      </w:r>
      <w:r w:rsidRPr="00AD69A3">
        <w:rPr>
          <w:noProof/>
        </w:rPr>
        <w:t xml:space="preserve"> 2013;14:24. doi: </w:t>
      </w:r>
      <w:hyperlink r:id="rId53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6/1465-9921-14-24</w:t>
        </w:r>
      </w:hyperlink>
    </w:p>
    <w:p w14:paraId="41E005CD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7. Gaki E, Papatheodorou G, Pappa I, et al. Correlation between frequency of hospitalization of patients with severe copd and severity indices. </w:t>
      </w:r>
      <w:r w:rsidRPr="00AD69A3">
        <w:rPr>
          <w:i/>
          <w:noProof/>
        </w:rPr>
        <w:t>Pneumon</w:t>
      </w:r>
      <w:r w:rsidRPr="00AD69A3">
        <w:rPr>
          <w:noProof/>
        </w:rPr>
        <w:t xml:space="preserve"> 2011;24(2):164-71.</w:t>
      </w:r>
    </w:p>
    <w:p w14:paraId="4A4B602A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8. Groenewegen K, Postma D, Hop W, et al. Increased systemic inflammation is a risk factor for COPD exacerbations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08;133(2):350-7. doi: 10.1378/chest.07-1342</w:t>
      </w:r>
    </w:p>
    <w:p w14:paraId="48B50B2A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29. Grolimund E, Kutz A, Marlowe RJ, et al. Long-term Prognosis in COPD Exacerbation: Role of Biomarkers, Clinical Variables and Exacerbation Type. </w:t>
      </w:r>
      <w:r w:rsidRPr="00AD69A3">
        <w:rPr>
          <w:i/>
          <w:noProof/>
        </w:rPr>
        <w:t>Copd</w:t>
      </w:r>
      <w:r w:rsidRPr="00AD69A3">
        <w:rPr>
          <w:noProof/>
        </w:rPr>
        <w:t xml:space="preserve"> 2015;12(3):295-305. doi: </w:t>
      </w:r>
      <w:hyperlink r:id="rId54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3109/15412555.2014.949002</w:t>
        </w:r>
      </w:hyperlink>
    </w:p>
    <w:p w14:paraId="647A3747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0. Guo SJ, Sun ZT, Liu ES, et al. Effect of Bufei granule on stable chronic obstructive pulmonary disease: a randomized, double blinded, placebo-controlled, and multicenter clinical study. </w:t>
      </w:r>
      <w:r w:rsidRPr="00AD69A3">
        <w:rPr>
          <w:i/>
          <w:noProof/>
        </w:rPr>
        <w:t>Journal of Traditional Chinese Medicine</w:t>
      </w:r>
      <w:r w:rsidRPr="00AD69A3">
        <w:rPr>
          <w:noProof/>
        </w:rPr>
        <w:t xml:space="preserve"> 2014;34(4):437-44.</w:t>
      </w:r>
    </w:p>
    <w:p w14:paraId="3FA783A6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1. Hopkinson NS, Tennant RC, Dayer MJ, et al. A prospective study of decline in fat free mass and skeletal muscle strength in chronic obstructive pulmonary disease. </w:t>
      </w:r>
      <w:r w:rsidRPr="00AD69A3">
        <w:rPr>
          <w:i/>
          <w:noProof/>
        </w:rPr>
        <w:t>Respiratory research</w:t>
      </w:r>
      <w:r w:rsidRPr="00AD69A3">
        <w:rPr>
          <w:noProof/>
        </w:rPr>
        <w:t xml:space="preserve"> 2007;8:25.</w:t>
      </w:r>
    </w:p>
    <w:p w14:paraId="18723D84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2. Hurst JR, Vestbo J, Anzueto A, et al. Susceptibility to exacerbation in chronic obstructive pulmonary disease. </w:t>
      </w:r>
      <w:r w:rsidRPr="00AD69A3">
        <w:rPr>
          <w:i/>
          <w:noProof/>
        </w:rPr>
        <w:t>N Engl J Med</w:t>
      </w:r>
      <w:r w:rsidRPr="00AD69A3">
        <w:rPr>
          <w:noProof/>
        </w:rPr>
        <w:t xml:space="preserve"> 2010;363(12):1128-38. doi: 10.1056/NEJMoa0909883</w:t>
      </w:r>
    </w:p>
    <w:p w14:paraId="71AEABFE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3. Husebo GR, Bakke PS, Aanerud M, et al. Predictors of exacerbations in chronic obstructive pulmonary disease - results from the bergen COPD cohort study. </w:t>
      </w:r>
      <w:r w:rsidRPr="00AD69A3">
        <w:rPr>
          <w:i/>
          <w:noProof/>
        </w:rPr>
        <w:t>PLoS ONE</w:t>
      </w:r>
      <w:r w:rsidRPr="00AD69A3">
        <w:rPr>
          <w:noProof/>
        </w:rPr>
        <w:t xml:space="preserve"> 2014;9 (10) (no pagination)(e109721) doi: </w:t>
      </w:r>
      <w:hyperlink r:id="rId55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1/journal.pone.0109721</w:t>
        </w:r>
      </w:hyperlink>
    </w:p>
    <w:p w14:paraId="55093492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4. Jennings JH, Digiovine B, Obeid D, et al. The association between depressive symptoms and acute exacerbations of COPD. </w:t>
      </w:r>
      <w:r w:rsidRPr="00AD69A3">
        <w:rPr>
          <w:i/>
          <w:noProof/>
        </w:rPr>
        <w:t>Lung</w:t>
      </w:r>
      <w:r w:rsidRPr="00AD69A3">
        <w:rPr>
          <w:noProof/>
        </w:rPr>
        <w:t xml:space="preserve"> 2009;187(2):128-35. doi: </w:t>
      </w:r>
      <w:hyperlink r:id="rId56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07/s00408-009-9135-9</w:t>
        </w:r>
      </w:hyperlink>
    </w:p>
    <w:p w14:paraId="5D32A445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5. Jensen MT, Marott JL, Lange P, et al. Resting heart rate is a predictor of mortality in COPD. </w:t>
      </w:r>
      <w:r w:rsidRPr="00AD69A3">
        <w:rPr>
          <w:i/>
          <w:noProof/>
        </w:rPr>
        <w:t>Eur Respir J</w:t>
      </w:r>
      <w:r w:rsidRPr="00AD69A3">
        <w:rPr>
          <w:noProof/>
        </w:rPr>
        <w:t xml:space="preserve"> 2013;42(2):341-49. doi: </w:t>
      </w:r>
      <w:hyperlink r:id="rId57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3/09031936.00072212</w:t>
        </w:r>
      </w:hyperlink>
    </w:p>
    <w:p w14:paraId="7AD4E618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6. Lacasse M, Maltais F, Poirier P, et al. Post-exercise heart rate recovery and mortality in chronic obstructive pulmonary disease. </w:t>
      </w:r>
      <w:r w:rsidRPr="00AD69A3">
        <w:rPr>
          <w:i/>
          <w:noProof/>
        </w:rPr>
        <w:t>Respiratory Medicine</w:t>
      </w:r>
      <w:r w:rsidRPr="00AD69A3">
        <w:rPr>
          <w:noProof/>
        </w:rPr>
        <w:t xml:space="preserve"> 2005;99(7):877-86.</w:t>
      </w:r>
    </w:p>
    <w:p w14:paraId="548C30A9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7. Liu SF, Wang CC, Chin CH, et al. High value of combined serum C-reactive protein and BODE score for mortality prediction in patients with stable COPD. </w:t>
      </w:r>
      <w:r w:rsidRPr="00AD69A3">
        <w:rPr>
          <w:i/>
          <w:noProof/>
        </w:rPr>
        <w:t>Arch Bronconeumol</w:t>
      </w:r>
      <w:r w:rsidRPr="00AD69A3">
        <w:rPr>
          <w:noProof/>
        </w:rPr>
        <w:t xml:space="preserve"> 2011;47(9):427-32. doi: </w:t>
      </w:r>
      <w:hyperlink r:id="rId58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16/j.arbres.2011.04.011</w:t>
        </w:r>
      </w:hyperlink>
    </w:p>
    <w:p w14:paraId="2133ACAC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8. Man SF, Xing L, Connett JE, et al. Circulating fibronectin to C-reactive protein ratio and mortality: a biomarker in COPD? </w:t>
      </w:r>
      <w:r w:rsidRPr="00AD69A3">
        <w:rPr>
          <w:i/>
          <w:noProof/>
        </w:rPr>
        <w:t>Eur Respir J</w:t>
      </w:r>
      <w:r w:rsidRPr="00AD69A3">
        <w:rPr>
          <w:noProof/>
        </w:rPr>
        <w:t xml:space="preserve"> 2008;32(6):1451-7. doi: </w:t>
      </w:r>
      <w:hyperlink r:id="rId59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3/09031936.00153207</w:t>
        </w:r>
      </w:hyperlink>
    </w:p>
    <w:p w14:paraId="5673FDD4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39. Mannino DM, Valvi D, Mullerova H, et al. Fibrinogen, COPD and mortality in a nationally representative U.S. cohort. </w:t>
      </w:r>
      <w:r w:rsidRPr="00AD69A3">
        <w:rPr>
          <w:i/>
          <w:noProof/>
        </w:rPr>
        <w:t>Copd</w:t>
      </w:r>
      <w:r w:rsidRPr="00AD69A3">
        <w:rPr>
          <w:noProof/>
        </w:rPr>
        <w:t xml:space="preserve"> 2012;9(4):359-66. doi: </w:t>
      </w:r>
      <w:hyperlink r:id="rId60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3109/15412555.2012.668249</w:t>
        </w:r>
      </w:hyperlink>
    </w:p>
    <w:p w14:paraId="3ADD8276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0. Marino DM, Marrara KT, Arcuri JF, et al. Determination of exacerbation predictors in patients with COPD in physical therapy - a longitudinal study. </w:t>
      </w:r>
      <w:r w:rsidRPr="00AD69A3">
        <w:rPr>
          <w:i/>
          <w:noProof/>
        </w:rPr>
        <w:t>Braz J Phys Ther</w:t>
      </w:r>
      <w:r w:rsidRPr="00AD69A3">
        <w:rPr>
          <w:noProof/>
        </w:rPr>
        <w:t xml:space="preserve"> 2014;18(2):127-36. doi: 10.1590/S1413-35552012005000146</w:t>
      </w:r>
    </w:p>
    <w:p w14:paraId="5EE2B78A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1. Miller J, Edwards LD, Agusti A, et al. Comorbidity, systemic inflammation and outcomes in the ECLIPSE cohort. </w:t>
      </w:r>
      <w:r w:rsidRPr="00AD69A3">
        <w:rPr>
          <w:i/>
          <w:noProof/>
        </w:rPr>
        <w:t>Respiratory Medicine</w:t>
      </w:r>
      <w:r w:rsidRPr="00AD69A3">
        <w:rPr>
          <w:noProof/>
        </w:rPr>
        <w:t xml:space="preserve"> 2013;107(9):1376-84. doi: </w:t>
      </w:r>
      <w:hyperlink r:id="rId61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16/j.rmed.2013.05.001</w:t>
        </w:r>
      </w:hyperlink>
    </w:p>
    <w:p w14:paraId="3AA81EB2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2. Monninkhof E, van der Valk P, van der Palen J, et al. Effects of a comprehensive self-management programme in patients with chronic obstructive pulmonary disease. </w:t>
      </w:r>
      <w:r w:rsidRPr="00AD69A3">
        <w:rPr>
          <w:i/>
          <w:noProof/>
        </w:rPr>
        <w:t>Eur Respir J</w:t>
      </w:r>
      <w:r w:rsidRPr="00AD69A3">
        <w:rPr>
          <w:noProof/>
        </w:rPr>
        <w:t xml:space="preserve"> 2003;22(5):815-20. doi: 10.1183/09031936.03.00047003</w:t>
      </w:r>
    </w:p>
    <w:p w14:paraId="5EAE6C47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3. Moore AJ, Soler RS, Cetti EJ, et al. Sniff nasal inspiratory pressure versus IC/TLC ratio as predictors of mortality in COPD. </w:t>
      </w:r>
      <w:r w:rsidRPr="00AD69A3">
        <w:rPr>
          <w:i/>
          <w:noProof/>
        </w:rPr>
        <w:t>Respiratory Medicine</w:t>
      </w:r>
      <w:r w:rsidRPr="00AD69A3">
        <w:rPr>
          <w:noProof/>
        </w:rPr>
        <w:t xml:space="preserve"> 2010;104(9):1319-25. doi: </w:t>
      </w:r>
      <w:hyperlink r:id="rId62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16/j.rmed.2010.03.001</w:t>
        </w:r>
      </w:hyperlink>
    </w:p>
    <w:p w14:paraId="647CC2EC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4. Moy ML, Teylan M, Weston NA, et al. Daily Step Count Predicts Acute Exacerbations in a US Cohort with COPD. </w:t>
      </w:r>
      <w:r w:rsidRPr="00AD69A3">
        <w:rPr>
          <w:i/>
          <w:noProof/>
        </w:rPr>
        <w:t>PLoS ONE</w:t>
      </w:r>
      <w:r w:rsidRPr="00AD69A3">
        <w:rPr>
          <w:noProof/>
        </w:rPr>
        <w:t xml:space="preserve"> 2013;8 (4) (no pagination)(e60400) doi: </w:t>
      </w:r>
      <w:hyperlink r:id="rId63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1/journal.pone.0060400</w:t>
        </w:r>
      </w:hyperlink>
    </w:p>
    <w:p w14:paraId="214EBD7D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5. Moy ML, Teylan M, Danilack VA, et al. An index of daily step count and systemic inflammation predicts clinical outcomes in chronic obstructive pulmonary disease. </w:t>
      </w:r>
      <w:r w:rsidRPr="00AD69A3">
        <w:rPr>
          <w:i/>
          <w:noProof/>
        </w:rPr>
        <w:t>Ann Am Thorac Soc</w:t>
      </w:r>
      <w:r w:rsidRPr="00AD69A3">
        <w:rPr>
          <w:noProof/>
        </w:rPr>
        <w:t xml:space="preserve"> 2014;11(2):149-57. doi: </w:t>
      </w:r>
      <w:hyperlink r:id="rId64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513/AnnalsATS.201307-243OC</w:t>
        </w:r>
      </w:hyperlink>
    </w:p>
    <w:p w14:paraId="64C83182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6. Mullerova H, Maselli DJ, Locantore N, et al. Hospitalized exacerbations of COPD: Risk factors and outcomes in the ECLIPSE cohort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15;147(4):999-1007. doi: </w:t>
      </w:r>
      <w:hyperlink r:id="rId65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8/chest.14-0655</w:t>
        </w:r>
      </w:hyperlink>
    </w:p>
    <w:p w14:paraId="6F2044E8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7. Ozgur ES, Nayci SA, Ozge C, et al. An integrated index combined by dynamic hyperinflation and exercise capacity in the prediction of morbidity and mortality in COPD. </w:t>
      </w:r>
      <w:r w:rsidRPr="00AD69A3">
        <w:rPr>
          <w:i/>
          <w:noProof/>
        </w:rPr>
        <w:t>Respiratory Care</w:t>
      </w:r>
      <w:r w:rsidRPr="00AD69A3">
        <w:rPr>
          <w:noProof/>
        </w:rPr>
        <w:t xml:space="preserve"> 2012;57(9):1452-59. doi: </w:t>
      </w:r>
      <w:hyperlink r:id="rId66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4187/respcare.01440</w:t>
        </w:r>
      </w:hyperlink>
    </w:p>
    <w:p w14:paraId="44005BB6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8. Parker DR, Liu J, Roberts MB, et al. Is inflammatory chronic obstructive pulmonary disease a coronary heart disease risk equivalent? A longitudinal analysis of the third National Health and Nutrition Examination Survey (NHANES III), 1988-1994. </w:t>
      </w:r>
      <w:r w:rsidRPr="00AD69A3">
        <w:rPr>
          <w:i/>
          <w:noProof/>
        </w:rPr>
        <w:t>BMC Pulmonary Medicine</w:t>
      </w:r>
      <w:r w:rsidRPr="00AD69A3">
        <w:rPr>
          <w:noProof/>
        </w:rPr>
        <w:t xml:space="preserve"> 2014;14 (1) (no pagination)(195) doi: </w:t>
      </w:r>
      <w:hyperlink r:id="rId67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6/1471-2466-14-195</w:t>
        </w:r>
      </w:hyperlink>
    </w:p>
    <w:p w14:paraId="5CCB3074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49. Pinto-Plata V, Casanova C, Mullerova H, et al. Inflammatory and repair serum biomarker pattern: association to clinical outcomes in COPD. </w:t>
      </w:r>
      <w:r w:rsidRPr="00AD69A3">
        <w:rPr>
          <w:i/>
          <w:noProof/>
        </w:rPr>
        <w:t>Respiratory Research</w:t>
      </w:r>
      <w:r w:rsidRPr="00AD69A3">
        <w:rPr>
          <w:noProof/>
        </w:rPr>
        <w:t xml:space="preserve"> 2012;13:71. doi: </w:t>
      </w:r>
      <w:hyperlink r:id="rId68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6/1465-9921-13-71</w:t>
        </w:r>
      </w:hyperlink>
    </w:p>
    <w:p w14:paraId="7A0EBC16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0. Powrie DJ, Wilkinson TM, Donaldson GC, et al. Effect of tiotropium on sputum and serum inflammatory markers and exacerbations in COPD. </w:t>
      </w:r>
      <w:r w:rsidRPr="00AD69A3">
        <w:rPr>
          <w:i/>
          <w:noProof/>
        </w:rPr>
        <w:t>Eur Respir J</w:t>
      </w:r>
      <w:r w:rsidRPr="00AD69A3">
        <w:rPr>
          <w:noProof/>
        </w:rPr>
        <w:t xml:space="preserve"> 2007;30(3):472-8.</w:t>
      </w:r>
    </w:p>
    <w:p w14:paraId="2252920D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1. Seemungal T, Harper-Owen R, Bhowmik A, et al. Respiratory viruses, symptoms, and inflammatory markers in acute exacerbations and stable chronic obstructive pulmonary disease. </w:t>
      </w:r>
      <w:r w:rsidRPr="00AD69A3">
        <w:rPr>
          <w:i/>
          <w:noProof/>
        </w:rPr>
        <w:t>Am J Respir Crit Care Med</w:t>
      </w:r>
      <w:r w:rsidRPr="00AD69A3">
        <w:rPr>
          <w:noProof/>
        </w:rPr>
        <w:t xml:space="preserve"> 2001;164(9):1618-23.</w:t>
      </w:r>
    </w:p>
    <w:p w14:paraId="54B9D284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2. Singh D, Edwards L, Tal-Singer R, et al. Sputum neutrophils as a biomarker in COPD: Findings from the ECLIPSE study. </w:t>
      </w:r>
      <w:r w:rsidRPr="00AD69A3">
        <w:rPr>
          <w:i/>
          <w:noProof/>
        </w:rPr>
        <w:t>Respiratory Research</w:t>
      </w:r>
      <w:r w:rsidRPr="00AD69A3">
        <w:rPr>
          <w:noProof/>
        </w:rPr>
        <w:t xml:space="preserve"> 2010;11 (no pagination)(77) doi: </w:t>
      </w:r>
      <w:hyperlink r:id="rId69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186/1465-9921-11-77</w:t>
        </w:r>
      </w:hyperlink>
    </w:p>
    <w:p w14:paraId="77CDEAF7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3. Spruit MA, Polkey MI, Celli B, et al. Predicting outcomes from 6-minute walk distance in chronic obstructive pulmonary disease. </w:t>
      </w:r>
      <w:r w:rsidRPr="00AD69A3">
        <w:rPr>
          <w:i/>
          <w:noProof/>
        </w:rPr>
        <w:t>Journal of the American Medical Directors Association</w:t>
      </w:r>
      <w:r w:rsidRPr="00AD69A3">
        <w:rPr>
          <w:noProof/>
        </w:rPr>
        <w:t xml:space="preserve"> 2012;13(3):291-7. doi: </w:t>
      </w:r>
      <w:hyperlink r:id="rId70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16/j.jamda.2011.06.009</w:t>
        </w:r>
      </w:hyperlink>
    </w:p>
    <w:p w14:paraId="31BBFDD7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4. Swallow EB, Reyes D, Hopkinson NS, et al. Quadriceps strength predicts mortality in patients with moderate to severe chronic obstructive pulmonary disease. </w:t>
      </w:r>
      <w:r w:rsidRPr="00AD69A3">
        <w:rPr>
          <w:i/>
          <w:noProof/>
        </w:rPr>
        <w:t>Thorax</w:t>
      </w:r>
      <w:r w:rsidRPr="00AD69A3">
        <w:rPr>
          <w:noProof/>
        </w:rPr>
        <w:t xml:space="preserve"> 2007;62(2):115-20.</w:t>
      </w:r>
    </w:p>
    <w:p w14:paraId="1406018B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5. Thomsen M, Ingebrigtsen TS, Marott JL, et al. Inflammatory biomarkers and exacerbations in chronic obstructive pulmonary disease. </w:t>
      </w:r>
      <w:r w:rsidRPr="00AD69A3">
        <w:rPr>
          <w:i/>
          <w:noProof/>
        </w:rPr>
        <w:t>JAMA - Journal of the American Medical Association</w:t>
      </w:r>
      <w:r w:rsidRPr="00AD69A3">
        <w:rPr>
          <w:noProof/>
        </w:rPr>
        <w:t xml:space="preserve"> 2013;309(22):2353-61. doi: </w:t>
      </w:r>
      <w:hyperlink r:id="rId71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01/jama.2013.5732</w:t>
        </w:r>
      </w:hyperlink>
    </w:p>
    <w:p w14:paraId="4575DC35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6. Valvi D, Mannino DM, Mullerova H, et al. Fibrinogen, chronic obstructive pulmonary disease (COPD) and outcomes in two United States cohorts. </w:t>
      </w:r>
      <w:r w:rsidRPr="00AD69A3">
        <w:rPr>
          <w:i/>
          <w:noProof/>
        </w:rPr>
        <w:t>International Journal of COPD</w:t>
      </w:r>
      <w:r w:rsidRPr="00AD69A3">
        <w:rPr>
          <w:noProof/>
        </w:rPr>
        <w:t xml:space="preserve"> 2012;7:173-82. doi: </w:t>
      </w:r>
      <w:hyperlink r:id="rId72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2147/COPD.S29892</w:t>
        </w:r>
      </w:hyperlink>
    </w:p>
    <w:p w14:paraId="558DA542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7. Wang M, Li J, Li S, et al. Effects of comprehensive therapy based on traditional Chinese medicine patterns on older patients with chronic obstructive pulmonary disease: a subgroup analysis from a four-center, randomized, controlled study. </w:t>
      </w:r>
      <w:r w:rsidRPr="00AD69A3">
        <w:rPr>
          <w:i/>
          <w:noProof/>
        </w:rPr>
        <w:t>Front</w:t>
      </w:r>
      <w:r w:rsidRPr="00AD69A3">
        <w:rPr>
          <w:noProof/>
        </w:rPr>
        <w:t xml:space="preserve"> 2014;8(3):368-75. doi: </w:t>
      </w:r>
      <w:hyperlink r:id="rId73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007/s11684-014-0360-0</w:t>
        </w:r>
      </w:hyperlink>
    </w:p>
    <w:p w14:paraId="3609C42C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8. Wang G, Liu B, Cao Y, et al. Effects of two Chinese herbal formulae for the treatment of moderate to severe stable chronic obstructive pulmonary disease: A multicenter, double-blind, randomized controlled trial. </w:t>
      </w:r>
      <w:r w:rsidRPr="00AD69A3">
        <w:rPr>
          <w:i/>
          <w:noProof/>
        </w:rPr>
        <w:t>PLoS ONE</w:t>
      </w:r>
      <w:r w:rsidRPr="00AD69A3">
        <w:rPr>
          <w:noProof/>
        </w:rPr>
        <w:t xml:space="preserve"> 2014;9 (8) (no pagination)(e103168) doi: </w:t>
      </w:r>
      <w:hyperlink r:id="rId74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1/journal.pone.0103168</w:t>
        </w:r>
      </w:hyperlink>
    </w:p>
    <w:p w14:paraId="2FB794BE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59. Warnier MJ, Rutten FH, De Boer A, et al. Resting heart rate is a risk factor for mortality in chronic obstructive pulmonary disease, but not for exacerbations or pneumonia. </w:t>
      </w:r>
      <w:r w:rsidRPr="00AD69A3">
        <w:rPr>
          <w:i/>
          <w:noProof/>
        </w:rPr>
        <w:t>PLoS ONE</w:t>
      </w:r>
      <w:r w:rsidRPr="00AD69A3">
        <w:rPr>
          <w:noProof/>
        </w:rPr>
        <w:t xml:space="preserve"> 2014;9 (8) (no pagination)(e105152) doi: </w:t>
      </w:r>
      <w:hyperlink r:id="rId75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1/journal.pone.0105152</w:t>
        </w:r>
      </w:hyperlink>
    </w:p>
    <w:p w14:paraId="30D1FED0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60. Waschki B, Kirsten A, Holz O, et al. Physical activity is the strongest predictor of all-cause mortality in patients with COPD: A prospective cohort study. </w:t>
      </w:r>
      <w:r w:rsidRPr="00AD69A3">
        <w:rPr>
          <w:i/>
          <w:noProof/>
        </w:rPr>
        <w:t>Chest</w:t>
      </w:r>
      <w:r w:rsidRPr="00AD69A3">
        <w:rPr>
          <w:noProof/>
        </w:rPr>
        <w:t xml:space="preserve"> 2011;140(2):331-42. doi: </w:t>
      </w:r>
      <w:hyperlink r:id="rId76" w:history="1">
        <w:r w:rsidRPr="00AD69A3">
          <w:rPr>
            <w:rStyle w:val="Hyperlink"/>
            <w:rFonts w:asciiTheme="minorHAnsi" w:hAnsiTheme="minorHAnsi"/>
            <w:noProof/>
            <w:lang w:val="en-GB"/>
          </w:rPr>
          <w:t>http://dx.doi.org/10.1378/chest.10-2521</w:t>
        </w:r>
      </w:hyperlink>
    </w:p>
    <w:p w14:paraId="0329377A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 xml:space="preserve">61. Wedzicha JA, Seemungal TA, MacCallum PK, et al. Acute exacerbations of chronic obstructive pulmonary disease are accompanied by elevations of plasma fibrinogen and serum IL-6 levels. </w:t>
      </w:r>
      <w:r w:rsidRPr="00AD69A3">
        <w:rPr>
          <w:i/>
          <w:noProof/>
        </w:rPr>
        <w:t>Thromb Haemost</w:t>
      </w:r>
      <w:r w:rsidRPr="00AD69A3">
        <w:rPr>
          <w:noProof/>
        </w:rPr>
        <w:t xml:space="preserve"> 2000;84(2):210-5.</w:t>
      </w:r>
    </w:p>
    <w:p w14:paraId="5F41E27D" w14:textId="77777777" w:rsidR="00AD69A3" w:rsidRPr="00AD69A3" w:rsidRDefault="00AD69A3" w:rsidP="00AD69A3">
      <w:pPr>
        <w:pStyle w:val="EndNoteBibliography"/>
        <w:ind w:left="720" w:hanging="720"/>
        <w:rPr>
          <w:noProof/>
        </w:rPr>
      </w:pPr>
      <w:r w:rsidRPr="00AD69A3">
        <w:rPr>
          <w:noProof/>
        </w:rPr>
        <w:t>62. Global Initiative for Chronic Obstructive Lung Disease (GOLD). Global Strategy for the Diagnosis, Management and Prevention of COPD, 2016.</w:t>
      </w:r>
    </w:p>
    <w:p w14:paraId="7D9AC4D4" w14:textId="77777777" w:rsidR="006A2649" w:rsidRDefault="00AD69A3">
      <w:r>
        <w:fldChar w:fldCharType="end"/>
      </w:r>
    </w:p>
    <w:sectPr w:rsidR="006A2649" w:rsidSect="00AD69A3">
      <w:pgSz w:w="11901" w:h="16817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12B2FC" w14:textId="77777777" w:rsidR="001A32CD" w:rsidRDefault="001A32CD">
      <w:r>
        <w:separator/>
      </w:r>
    </w:p>
  </w:endnote>
  <w:endnote w:type="continuationSeparator" w:id="0">
    <w:p w14:paraId="40FE7CFC" w14:textId="77777777" w:rsidR="001A32CD" w:rsidRDefault="001A32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BC791F" w14:textId="77777777" w:rsidR="001A32CD" w:rsidRDefault="001A32CD">
      <w:r>
        <w:separator/>
      </w:r>
    </w:p>
  </w:footnote>
  <w:footnote w:type="continuationSeparator" w:id="0">
    <w:p w14:paraId="228444E0" w14:textId="77777777" w:rsidR="001A32CD" w:rsidRDefault="001A32C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7519FF"/>
    <w:multiLevelType w:val="hybridMultilevel"/>
    <w:tmpl w:val="FC2CDB94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9361859"/>
    <w:multiLevelType w:val="hybridMultilevel"/>
    <w:tmpl w:val="E05CEA66"/>
    <w:lvl w:ilvl="0" w:tplc="A2A6641C">
      <w:start w:val="76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98B58BF"/>
    <w:multiLevelType w:val="hybridMultilevel"/>
    <w:tmpl w:val="B100E1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4240CD8"/>
    <w:multiLevelType w:val="hybridMultilevel"/>
    <w:tmpl w:val="C83428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3747E1E"/>
    <w:multiLevelType w:val="hybridMultilevel"/>
    <w:tmpl w:val="3E9AE5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55415573"/>
    <w:multiLevelType w:val="hybridMultilevel"/>
    <w:tmpl w:val="CD2A6DC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5FAA4263"/>
    <w:multiLevelType w:val="hybridMultilevel"/>
    <w:tmpl w:val="43C64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6B87256"/>
    <w:multiLevelType w:val="multilevel"/>
    <w:tmpl w:val="2806B38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72D242FF"/>
    <w:multiLevelType w:val="multilevel"/>
    <w:tmpl w:val="D03058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>
    <w:nsid w:val="7CC201F6"/>
    <w:multiLevelType w:val="multilevel"/>
    <w:tmpl w:val="CB2C00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6"/>
  </w:num>
  <w:num w:numId="2">
    <w:abstractNumId w:val="4"/>
  </w:num>
  <w:num w:numId="3">
    <w:abstractNumId w:val="0"/>
  </w:num>
  <w:num w:numId="4">
    <w:abstractNumId w:val="1"/>
  </w:num>
  <w:num w:numId="5">
    <w:abstractNumId w:val="3"/>
  </w:num>
  <w:num w:numId="6">
    <w:abstractNumId w:val="7"/>
  </w:num>
  <w:num w:numId="7">
    <w:abstractNumId w:val="2"/>
  </w:num>
  <w:num w:numId="8">
    <w:abstractNumId w:val="5"/>
  </w:num>
  <w:num w:numId="9">
    <w:abstractNumId w:val="8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D69A3"/>
    <w:rsid w:val="000236FE"/>
    <w:rsid w:val="0004177E"/>
    <w:rsid w:val="00052E3C"/>
    <w:rsid w:val="000C0499"/>
    <w:rsid w:val="000F6FF9"/>
    <w:rsid w:val="001005F4"/>
    <w:rsid w:val="00120D8D"/>
    <w:rsid w:val="00121D99"/>
    <w:rsid w:val="001259DD"/>
    <w:rsid w:val="0013585B"/>
    <w:rsid w:val="00165910"/>
    <w:rsid w:val="00176597"/>
    <w:rsid w:val="00194B74"/>
    <w:rsid w:val="001A32CD"/>
    <w:rsid w:val="001B2A58"/>
    <w:rsid w:val="0025154F"/>
    <w:rsid w:val="002B5D23"/>
    <w:rsid w:val="002E6DF0"/>
    <w:rsid w:val="002E7971"/>
    <w:rsid w:val="00322517"/>
    <w:rsid w:val="003C63F6"/>
    <w:rsid w:val="004355A8"/>
    <w:rsid w:val="004C7DAD"/>
    <w:rsid w:val="005215C8"/>
    <w:rsid w:val="00532AD4"/>
    <w:rsid w:val="00585736"/>
    <w:rsid w:val="00592EB7"/>
    <w:rsid w:val="00624D44"/>
    <w:rsid w:val="00631C44"/>
    <w:rsid w:val="00677B04"/>
    <w:rsid w:val="006A2649"/>
    <w:rsid w:val="006D63C2"/>
    <w:rsid w:val="0070366A"/>
    <w:rsid w:val="00712D4B"/>
    <w:rsid w:val="00716ED4"/>
    <w:rsid w:val="00772BD2"/>
    <w:rsid w:val="00772CCD"/>
    <w:rsid w:val="007B1508"/>
    <w:rsid w:val="007C1021"/>
    <w:rsid w:val="007D5C9D"/>
    <w:rsid w:val="007E092D"/>
    <w:rsid w:val="007E6B2D"/>
    <w:rsid w:val="00866747"/>
    <w:rsid w:val="0088162D"/>
    <w:rsid w:val="00893C9D"/>
    <w:rsid w:val="008C1B08"/>
    <w:rsid w:val="00965AB0"/>
    <w:rsid w:val="009D1490"/>
    <w:rsid w:val="009F76FB"/>
    <w:rsid w:val="00A230FC"/>
    <w:rsid w:val="00A24DDD"/>
    <w:rsid w:val="00A31119"/>
    <w:rsid w:val="00A84B74"/>
    <w:rsid w:val="00AA5092"/>
    <w:rsid w:val="00AC1B7F"/>
    <w:rsid w:val="00AD5A0E"/>
    <w:rsid w:val="00AD69A3"/>
    <w:rsid w:val="00B158F9"/>
    <w:rsid w:val="00B20F46"/>
    <w:rsid w:val="00B700BF"/>
    <w:rsid w:val="00B81D5E"/>
    <w:rsid w:val="00BE739A"/>
    <w:rsid w:val="00C25D7E"/>
    <w:rsid w:val="00C72463"/>
    <w:rsid w:val="00CE23BF"/>
    <w:rsid w:val="00D00459"/>
    <w:rsid w:val="00D03D37"/>
    <w:rsid w:val="00D06B48"/>
    <w:rsid w:val="00DB50D6"/>
    <w:rsid w:val="00DF5BEB"/>
    <w:rsid w:val="00E05D9A"/>
    <w:rsid w:val="00E064B1"/>
    <w:rsid w:val="00E36D1C"/>
    <w:rsid w:val="00E54F76"/>
    <w:rsid w:val="00E563A7"/>
    <w:rsid w:val="00E85CAE"/>
    <w:rsid w:val="00E86432"/>
    <w:rsid w:val="00E93736"/>
    <w:rsid w:val="00F30436"/>
    <w:rsid w:val="00F60CF2"/>
    <w:rsid w:val="00F654D9"/>
    <w:rsid w:val="00FE67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B2515E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69A3"/>
  </w:style>
  <w:style w:type="paragraph" w:styleId="Heading1">
    <w:name w:val="heading 1"/>
    <w:basedOn w:val="Normal"/>
    <w:next w:val="Normal"/>
    <w:link w:val="Heading1Char"/>
    <w:uiPriority w:val="9"/>
    <w:qFormat/>
    <w:rsid w:val="00AD69A3"/>
    <w:pPr>
      <w:keepNext/>
      <w:keepLines/>
      <w:spacing w:before="480"/>
      <w:outlineLvl w:val="0"/>
    </w:pPr>
    <w:rPr>
      <w:rFonts w:ascii="Times New Roman" w:eastAsiaTheme="majorEastAsia" w:hAnsi="Times New Roman" w:cs="Times New Roman"/>
      <w:b/>
      <w:bCs/>
      <w:color w:val="345A8A" w:themeColor="accent1" w:themeShade="B5"/>
      <w:sz w:val="4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D69A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D69A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D69A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AD69A3"/>
    <w:rPr>
      <w:rFonts w:ascii="Times New Roman" w:eastAsiaTheme="majorEastAsia" w:hAnsi="Times New Roman" w:cs="Times New Roman"/>
      <w:b/>
      <w:bCs/>
      <w:color w:val="345A8A" w:themeColor="accent1" w:themeShade="B5"/>
      <w:sz w:val="4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D69A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D69A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69A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69A3"/>
    <w:rPr>
      <w:rFonts w:ascii="Lucida Grande" w:hAnsi="Lucida Grande" w:cs="Lucida Grande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D69A3"/>
  </w:style>
  <w:style w:type="paragraph" w:styleId="Footer">
    <w:name w:val="footer"/>
    <w:basedOn w:val="Normal"/>
    <w:link w:val="FooterChar"/>
    <w:uiPriority w:val="99"/>
    <w:unhideWhenUsed/>
    <w:rsid w:val="00AD69A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D69A3"/>
  </w:style>
  <w:style w:type="character" w:styleId="PageNumber">
    <w:name w:val="page number"/>
    <w:basedOn w:val="DefaultParagraphFont"/>
    <w:uiPriority w:val="99"/>
    <w:semiHidden/>
    <w:unhideWhenUsed/>
    <w:rsid w:val="00AD69A3"/>
  </w:style>
  <w:style w:type="paragraph" w:styleId="Header">
    <w:name w:val="header"/>
    <w:basedOn w:val="Normal"/>
    <w:link w:val="HeaderChar"/>
    <w:uiPriority w:val="99"/>
    <w:unhideWhenUsed/>
    <w:rsid w:val="00AD69A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69A3"/>
  </w:style>
  <w:style w:type="paragraph" w:customStyle="1" w:styleId="EndNoteBibliographyTitle">
    <w:name w:val="EndNote Bibliography Title"/>
    <w:basedOn w:val="Normal"/>
    <w:rsid w:val="00AD69A3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AD69A3"/>
    <w:pPr>
      <w:jc w:val="both"/>
    </w:pPr>
    <w:rPr>
      <w:rFonts w:ascii="Cambria" w:hAnsi="Cambria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AD69A3"/>
  </w:style>
  <w:style w:type="character" w:customStyle="1" w:styleId="FootnoteTextChar">
    <w:name w:val="Footnote Text Char"/>
    <w:basedOn w:val="DefaultParagraphFont"/>
    <w:link w:val="FootnoteText"/>
    <w:uiPriority w:val="99"/>
    <w:rsid w:val="00AD69A3"/>
  </w:style>
  <w:style w:type="character" w:styleId="FootnoteReference">
    <w:name w:val="footnote reference"/>
    <w:basedOn w:val="DefaultParagraphFont"/>
    <w:uiPriority w:val="99"/>
    <w:unhideWhenUsed/>
    <w:rsid w:val="00AD69A3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D69A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D69A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D69A3"/>
  </w:style>
  <w:style w:type="character" w:customStyle="1" w:styleId="CommentTextChar">
    <w:name w:val="Comment Text Char"/>
    <w:basedOn w:val="DefaultParagraphFont"/>
    <w:link w:val="CommentText"/>
    <w:uiPriority w:val="99"/>
    <w:rsid w:val="00AD69A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69A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69A3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AD69A3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AD69A3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AD69A3"/>
    <w:rPr>
      <w:rFonts w:ascii="Times New Roman" w:hAnsi="Times New Roman" w:cs="Times New Roman"/>
    </w:rPr>
  </w:style>
  <w:style w:type="paragraph" w:styleId="Revision">
    <w:name w:val="Revision"/>
    <w:hidden/>
    <w:uiPriority w:val="99"/>
    <w:semiHidden/>
    <w:rsid w:val="00AD69A3"/>
  </w:style>
  <w:style w:type="paragraph" w:styleId="HTMLAddress">
    <w:name w:val="HTML Address"/>
    <w:basedOn w:val="Normal"/>
    <w:link w:val="HTMLAddressChar"/>
    <w:uiPriority w:val="99"/>
    <w:semiHidden/>
    <w:unhideWhenUsed/>
    <w:rsid w:val="00AD69A3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AD69A3"/>
    <w:rPr>
      <w:i/>
      <w:iCs/>
    </w:rPr>
  </w:style>
  <w:style w:type="character" w:customStyle="1" w:styleId="apple-converted-space">
    <w:name w:val="apple-converted-space"/>
    <w:basedOn w:val="DefaultParagraphFont"/>
    <w:rsid w:val="00AD69A3"/>
  </w:style>
  <w:style w:type="paragraph" w:styleId="DocumentMap">
    <w:name w:val="Document Map"/>
    <w:basedOn w:val="Normal"/>
    <w:link w:val="DocumentMapChar"/>
    <w:uiPriority w:val="99"/>
    <w:semiHidden/>
    <w:unhideWhenUsed/>
    <w:rsid w:val="00AD69A3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D69A3"/>
    <w:rPr>
      <w:rFonts w:ascii="Lucida Grande" w:hAnsi="Lucida Grande" w:cs="Lucida Gran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69A3"/>
  </w:style>
  <w:style w:type="paragraph" w:styleId="Heading1">
    <w:name w:val="heading 1"/>
    <w:basedOn w:val="Normal"/>
    <w:next w:val="Normal"/>
    <w:link w:val="Heading1Char"/>
    <w:uiPriority w:val="9"/>
    <w:qFormat/>
    <w:rsid w:val="00AD69A3"/>
    <w:pPr>
      <w:keepNext/>
      <w:keepLines/>
      <w:spacing w:before="480"/>
      <w:outlineLvl w:val="0"/>
    </w:pPr>
    <w:rPr>
      <w:rFonts w:ascii="Times New Roman" w:eastAsiaTheme="majorEastAsia" w:hAnsi="Times New Roman" w:cs="Times New Roman"/>
      <w:b/>
      <w:bCs/>
      <w:color w:val="345A8A" w:themeColor="accent1" w:themeShade="B5"/>
      <w:sz w:val="4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D69A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D69A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D69A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AD69A3"/>
    <w:rPr>
      <w:rFonts w:ascii="Times New Roman" w:eastAsiaTheme="majorEastAsia" w:hAnsi="Times New Roman" w:cs="Times New Roman"/>
      <w:b/>
      <w:bCs/>
      <w:color w:val="345A8A" w:themeColor="accent1" w:themeShade="B5"/>
      <w:sz w:val="4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D69A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D69A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69A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69A3"/>
    <w:rPr>
      <w:rFonts w:ascii="Lucida Grande" w:hAnsi="Lucida Grande" w:cs="Lucida Grande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AD69A3"/>
  </w:style>
  <w:style w:type="paragraph" w:styleId="Footer">
    <w:name w:val="footer"/>
    <w:basedOn w:val="Normal"/>
    <w:link w:val="FooterChar"/>
    <w:uiPriority w:val="99"/>
    <w:unhideWhenUsed/>
    <w:rsid w:val="00AD69A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D69A3"/>
  </w:style>
  <w:style w:type="character" w:styleId="PageNumber">
    <w:name w:val="page number"/>
    <w:basedOn w:val="DefaultParagraphFont"/>
    <w:uiPriority w:val="99"/>
    <w:semiHidden/>
    <w:unhideWhenUsed/>
    <w:rsid w:val="00AD69A3"/>
  </w:style>
  <w:style w:type="paragraph" w:styleId="Header">
    <w:name w:val="header"/>
    <w:basedOn w:val="Normal"/>
    <w:link w:val="HeaderChar"/>
    <w:uiPriority w:val="99"/>
    <w:unhideWhenUsed/>
    <w:rsid w:val="00AD69A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69A3"/>
  </w:style>
  <w:style w:type="paragraph" w:customStyle="1" w:styleId="EndNoteBibliographyTitle">
    <w:name w:val="EndNote Bibliography Title"/>
    <w:basedOn w:val="Normal"/>
    <w:rsid w:val="00AD69A3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AD69A3"/>
    <w:pPr>
      <w:jc w:val="both"/>
    </w:pPr>
    <w:rPr>
      <w:rFonts w:ascii="Cambria" w:hAnsi="Cambria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AD69A3"/>
  </w:style>
  <w:style w:type="character" w:customStyle="1" w:styleId="FootnoteTextChar">
    <w:name w:val="Footnote Text Char"/>
    <w:basedOn w:val="DefaultParagraphFont"/>
    <w:link w:val="FootnoteText"/>
    <w:uiPriority w:val="99"/>
    <w:rsid w:val="00AD69A3"/>
  </w:style>
  <w:style w:type="character" w:styleId="FootnoteReference">
    <w:name w:val="footnote reference"/>
    <w:basedOn w:val="DefaultParagraphFont"/>
    <w:uiPriority w:val="99"/>
    <w:unhideWhenUsed/>
    <w:rsid w:val="00AD69A3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D69A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D69A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D69A3"/>
  </w:style>
  <w:style w:type="character" w:customStyle="1" w:styleId="CommentTextChar">
    <w:name w:val="Comment Text Char"/>
    <w:basedOn w:val="DefaultParagraphFont"/>
    <w:link w:val="CommentText"/>
    <w:uiPriority w:val="99"/>
    <w:rsid w:val="00AD69A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69A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69A3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AD69A3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AD69A3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AD69A3"/>
    <w:rPr>
      <w:rFonts w:ascii="Times New Roman" w:hAnsi="Times New Roman" w:cs="Times New Roman"/>
    </w:rPr>
  </w:style>
  <w:style w:type="paragraph" w:styleId="Revision">
    <w:name w:val="Revision"/>
    <w:hidden/>
    <w:uiPriority w:val="99"/>
    <w:semiHidden/>
    <w:rsid w:val="00AD69A3"/>
  </w:style>
  <w:style w:type="paragraph" w:styleId="HTMLAddress">
    <w:name w:val="HTML Address"/>
    <w:basedOn w:val="Normal"/>
    <w:link w:val="HTMLAddressChar"/>
    <w:uiPriority w:val="99"/>
    <w:semiHidden/>
    <w:unhideWhenUsed/>
    <w:rsid w:val="00AD69A3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AD69A3"/>
    <w:rPr>
      <w:i/>
      <w:iCs/>
    </w:rPr>
  </w:style>
  <w:style w:type="character" w:customStyle="1" w:styleId="apple-converted-space">
    <w:name w:val="apple-converted-space"/>
    <w:basedOn w:val="DefaultParagraphFont"/>
    <w:rsid w:val="00AD69A3"/>
  </w:style>
  <w:style w:type="paragraph" w:styleId="DocumentMap">
    <w:name w:val="Document Map"/>
    <w:basedOn w:val="Normal"/>
    <w:link w:val="DocumentMapChar"/>
    <w:uiPriority w:val="99"/>
    <w:semiHidden/>
    <w:unhideWhenUsed/>
    <w:rsid w:val="00AD69A3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D69A3"/>
    <w:rPr>
      <w:rFonts w:ascii="Lucida Grande" w:hAnsi="Lucida Grande" w:cs="Lucida Gran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532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4" Type="http://schemas.openxmlformats.org/officeDocument/2006/relationships/image" Target="media/image7.emf"/><Relationship Id="rId15" Type="http://schemas.openxmlformats.org/officeDocument/2006/relationships/image" Target="media/image8.emf"/><Relationship Id="rId16" Type="http://schemas.openxmlformats.org/officeDocument/2006/relationships/image" Target="media/image9.emf"/><Relationship Id="rId17" Type="http://schemas.openxmlformats.org/officeDocument/2006/relationships/image" Target="media/image10.emf"/><Relationship Id="rId18" Type="http://schemas.openxmlformats.org/officeDocument/2006/relationships/image" Target="media/image11.emf"/><Relationship Id="rId19" Type="http://schemas.openxmlformats.org/officeDocument/2006/relationships/image" Target="media/image12.emf"/><Relationship Id="rId63" Type="http://schemas.openxmlformats.org/officeDocument/2006/relationships/hyperlink" Target="http://dx.doi.org/10.1371/journal.pone.0060400" TargetMode="External"/><Relationship Id="rId64" Type="http://schemas.openxmlformats.org/officeDocument/2006/relationships/hyperlink" Target="http://dx.doi.org/10.1513/AnnalsATS.201307-243OC" TargetMode="External"/><Relationship Id="rId65" Type="http://schemas.openxmlformats.org/officeDocument/2006/relationships/hyperlink" Target="http://dx.doi.org/10.1378/chest.14-0655" TargetMode="External"/><Relationship Id="rId66" Type="http://schemas.openxmlformats.org/officeDocument/2006/relationships/hyperlink" Target="http://dx.doi.org/10.4187/respcare.01440" TargetMode="External"/><Relationship Id="rId67" Type="http://schemas.openxmlformats.org/officeDocument/2006/relationships/hyperlink" Target="http://dx.doi.org/10.1186/1471-2466-14-195" TargetMode="External"/><Relationship Id="rId68" Type="http://schemas.openxmlformats.org/officeDocument/2006/relationships/hyperlink" Target="http://dx.doi.org/10.1186/1465-9921-13-71" TargetMode="External"/><Relationship Id="rId69" Type="http://schemas.openxmlformats.org/officeDocument/2006/relationships/hyperlink" Target="http://dx.doi.org/10.1186/1465-9921-11-77" TargetMode="External"/><Relationship Id="rId50" Type="http://schemas.openxmlformats.org/officeDocument/2006/relationships/hyperlink" Target="http://dx.doi.org/10.1513/AnnalsATS.201408-365OC" TargetMode="External"/><Relationship Id="rId51" Type="http://schemas.openxmlformats.org/officeDocument/2006/relationships/hyperlink" Target="http://dx.doi.org/10.1097/MAJ.0b013e3181bb8111" TargetMode="External"/><Relationship Id="rId52" Type="http://schemas.openxmlformats.org/officeDocument/2006/relationships/hyperlink" Target="http://dx.doi.org/10.1186/1477-7525-9-112" TargetMode="External"/><Relationship Id="rId53" Type="http://schemas.openxmlformats.org/officeDocument/2006/relationships/hyperlink" Target="http://dx.doi.org/10.1186/1465-9921-14-24" TargetMode="External"/><Relationship Id="rId54" Type="http://schemas.openxmlformats.org/officeDocument/2006/relationships/hyperlink" Target="http://dx.doi.org/10.3109/15412555.2014.949002" TargetMode="External"/><Relationship Id="rId55" Type="http://schemas.openxmlformats.org/officeDocument/2006/relationships/hyperlink" Target="http://dx.doi.org/10.1371/journal.pone.0109721" TargetMode="External"/><Relationship Id="rId56" Type="http://schemas.openxmlformats.org/officeDocument/2006/relationships/hyperlink" Target="http://dx.doi.org/10.1007/s00408-009-9135-9" TargetMode="External"/><Relationship Id="rId57" Type="http://schemas.openxmlformats.org/officeDocument/2006/relationships/hyperlink" Target="http://dx.doi.org/10.1183/09031936.00072212" TargetMode="External"/><Relationship Id="rId58" Type="http://schemas.openxmlformats.org/officeDocument/2006/relationships/hyperlink" Target="http://dx.doi.org/10.1016/j.arbres.2011.04.011" TargetMode="External"/><Relationship Id="rId59" Type="http://schemas.openxmlformats.org/officeDocument/2006/relationships/hyperlink" Target="http://dx.doi.org/10.1183/09031936.00153207" TargetMode="External"/><Relationship Id="rId40" Type="http://schemas.openxmlformats.org/officeDocument/2006/relationships/hyperlink" Target="http://dx.doi.org/10.1097/PSY.0000000000000260" TargetMode="External"/><Relationship Id="rId41" Type="http://schemas.openxmlformats.org/officeDocument/2006/relationships/hyperlink" Target="http://dx.doi.org/10.1378/chest.126.2.540" TargetMode="External"/><Relationship Id="rId42" Type="http://schemas.openxmlformats.org/officeDocument/2006/relationships/hyperlink" Target="http://dx.doi.org/10.1164/rccm.201110-1792OC" TargetMode="External"/><Relationship Id="rId43" Type="http://schemas.openxmlformats.org/officeDocument/2006/relationships/hyperlink" Target="http://dx.doi.org/10.1183/09031936.00104507" TargetMode="External"/><Relationship Id="rId44" Type="http://schemas.openxmlformats.org/officeDocument/2006/relationships/hyperlink" Target="http://dx.doi.org/10.1183/09031936.00138507" TargetMode="External"/><Relationship Id="rId45" Type="http://schemas.openxmlformats.org/officeDocument/2006/relationships/hyperlink" Target="http://dx.doi.org/10.1164/rccm.200605-713OC" TargetMode="External"/><Relationship Id="rId46" Type="http://schemas.openxmlformats.org/officeDocument/2006/relationships/hyperlink" Target="http://dx.doi.org/10.1136/thx.2009.131193" TargetMode="External"/><Relationship Id="rId47" Type="http://schemas.openxmlformats.org/officeDocument/2006/relationships/hyperlink" Target="http://dx.doi.org/10.1378/chest.07-2433" TargetMode="External"/><Relationship Id="rId48" Type="http://schemas.openxmlformats.org/officeDocument/2006/relationships/hyperlink" Target="http://dx.doi.org/10.3892/etm.2013.1441" TargetMode="External"/><Relationship Id="rId49" Type="http://schemas.openxmlformats.org/officeDocument/2006/relationships/hyperlink" Target="http://dx.doi.org/10.2147/COPD.S76475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emf"/><Relationship Id="rId9" Type="http://schemas.openxmlformats.org/officeDocument/2006/relationships/image" Target="media/image2.emf"/><Relationship Id="rId30" Type="http://schemas.openxmlformats.org/officeDocument/2006/relationships/image" Target="media/image23.emf"/><Relationship Id="rId31" Type="http://schemas.openxmlformats.org/officeDocument/2006/relationships/image" Target="media/image24.emf"/><Relationship Id="rId32" Type="http://schemas.openxmlformats.org/officeDocument/2006/relationships/image" Target="media/image25.emf"/><Relationship Id="rId33" Type="http://schemas.openxmlformats.org/officeDocument/2006/relationships/image" Target="media/image26.emf"/><Relationship Id="rId34" Type="http://schemas.openxmlformats.org/officeDocument/2006/relationships/image" Target="media/image27.emf"/><Relationship Id="rId35" Type="http://schemas.openxmlformats.org/officeDocument/2006/relationships/image" Target="media/image28.emf"/><Relationship Id="rId36" Type="http://schemas.openxmlformats.org/officeDocument/2006/relationships/image" Target="media/image29.emf"/><Relationship Id="rId37" Type="http://schemas.openxmlformats.org/officeDocument/2006/relationships/hyperlink" Target="http://dx.doi.org/10.1371/journal.pone.0037483" TargetMode="External"/><Relationship Id="rId38" Type="http://schemas.openxmlformats.org/officeDocument/2006/relationships/hyperlink" Target="http://dx.doi.org/10.1183/09031936.00195212" TargetMode="External"/><Relationship Id="rId39" Type="http://schemas.openxmlformats.org/officeDocument/2006/relationships/hyperlink" Target="http://dx.doi.org/10.1164/rccm.201104-0597OC" TargetMode="External"/><Relationship Id="rId70" Type="http://schemas.openxmlformats.org/officeDocument/2006/relationships/hyperlink" Target="http://dx.doi.org/10.1016/j.jamda.2011.06.009" TargetMode="External"/><Relationship Id="rId71" Type="http://schemas.openxmlformats.org/officeDocument/2006/relationships/hyperlink" Target="http://dx.doi.org/10.1001/jama.2013.5732" TargetMode="External"/><Relationship Id="rId72" Type="http://schemas.openxmlformats.org/officeDocument/2006/relationships/hyperlink" Target="http://dx.doi.org/10.2147/COPD.S29892" TargetMode="External"/><Relationship Id="rId20" Type="http://schemas.openxmlformats.org/officeDocument/2006/relationships/image" Target="media/image13.emf"/><Relationship Id="rId21" Type="http://schemas.openxmlformats.org/officeDocument/2006/relationships/image" Target="media/image14.emf"/><Relationship Id="rId22" Type="http://schemas.openxmlformats.org/officeDocument/2006/relationships/image" Target="media/image15.emf"/><Relationship Id="rId23" Type="http://schemas.openxmlformats.org/officeDocument/2006/relationships/image" Target="media/image16.emf"/><Relationship Id="rId24" Type="http://schemas.openxmlformats.org/officeDocument/2006/relationships/image" Target="media/image17.emf"/><Relationship Id="rId25" Type="http://schemas.openxmlformats.org/officeDocument/2006/relationships/image" Target="media/image18.emf"/><Relationship Id="rId26" Type="http://schemas.openxmlformats.org/officeDocument/2006/relationships/image" Target="media/image19.emf"/><Relationship Id="rId27" Type="http://schemas.openxmlformats.org/officeDocument/2006/relationships/image" Target="media/image20.emf"/><Relationship Id="rId28" Type="http://schemas.openxmlformats.org/officeDocument/2006/relationships/image" Target="media/image21.emf"/><Relationship Id="rId29" Type="http://schemas.openxmlformats.org/officeDocument/2006/relationships/image" Target="media/image22.emf"/><Relationship Id="rId73" Type="http://schemas.openxmlformats.org/officeDocument/2006/relationships/hyperlink" Target="http://dx.doi.org/10.1007/s11684-014-0360-0" TargetMode="External"/><Relationship Id="rId74" Type="http://schemas.openxmlformats.org/officeDocument/2006/relationships/hyperlink" Target="http://dx.doi.org/10.1371/journal.pone.0103168" TargetMode="External"/><Relationship Id="rId75" Type="http://schemas.openxmlformats.org/officeDocument/2006/relationships/hyperlink" Target="http://dx.doi.org/10.1371/journal.pone.0105152" TargetMode="External"/><Relationship Id="rId76" Type="http://schemas.openxmlformats.org/officeDocument/2006/relationships/hyperlink" Target="http://dx.doi.org/10.1378/chest.10-2521" TargetMode="External"/><Relationship Id="rId77" Type="http://schemas.openxmlformats.org/officeDocument/2006/relationships/fontTable" Target="fontTable.xml"/><Relationship Id="rId78" Type="http://schemas.openxmlformats.org/officeDocument/2006/relationships/theme" Target="theme/theme1.xml"/><Relationship Id="rId60" Type="http://schemas.openxmlformats.org/officeDocument/2006/relationships/hyperlink" Target="http://dx.doi.org/10.3109/15412555.2012.668249" TargetMode="External"/><Relationship Id="rId61" Type="http://schemas.openxmlformats.org/officeDocument/2006/relationships/hyperlink" Target="http://dx.doi.org/10.1016/j.rmed.2013.05.001" TargetMode="External"/><Relationship Id="rId62" Type="http://schemas.openxmlformats.org/officeDocument/2006/relationships/hyperlink" Target="http://dx.doi.org/10.1016/j.rmed.2010.03.001" TargetMode="External"/><Relationship Id="rId10" Type="http://schemas.openxmlformats.org/officeDocument/2006/relationships/image" Target="media/image3.emf"/><Relationship Id="rId11" Type="http://schemas.openxmlformats.org/officeDocument/2006/relationships/image" Target="media/image4.emf"/><Relationship Id="rId12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1</Pages>
  <Words>5523</Words>
  <Characters>34741</Characters>
  <Application>Microsoft Macintosh Word</Application>
  <DocSecurity>0</DocSecurity>
  <Lines>526</Lines>
  <Paragraphs>1</Paragraphs>
  <ScaleCrop>false</ScaleCrop>
  <Company/>
  <LinksUpToDate>false</LinksUpToDate>
  <CharactersWithSpaces>402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mf</dc:creator>
  <cp:keywords/>
  <dc:description/>
  <cp:lastModifiedBy>jmf</cp:lastModifiedBy>
  <cp:revision>6</cp:revision>
  <dcterms:created xsi:type="dcterms:W3CDTF">2018-11-28T11:07:00Z</dcterms:created>
  <dcterms:modified xsi:type="dcterms:W3CDTF">2018-11-28T16:07:00Z</dcterms:modified>
</cp:coreProperties>
</file>